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1978" w:rsidRPr="00A264CB" w:rsidRDefault="00E81978" w:rsidP="00A264CB">
      <w:pPr>
        <w:pStyle w:val="Title2"/>
        <w:rPr>
          <w:rFonts w:ascii="Times New Roman" w:hAnsi="Times New Roman" w:cs="Times New Roman"/>
        </w:rPr>
      </w:pPr>
    </w:p>
    <w:p w:rsidR="00E81978" w:rsidRPr="00A264CB" w:rsidRDefault="00B23F07" w:rsidP="00A264CB">
      <w:pPr>
        <w:tabs>
          <w:tab w:val="left" w:pos="6064"/>
        </w:tabs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ab/>
      </w:r>
    </w:p>
    <w:p w:rsidR="007F064E" w:rsidRPr="00A264CB" w:rsidRDefault="007F064E" w:rsidP="00A264CB">
      <w:pPr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tabs>
          <w:tab w:val="left" w:pos="2350"/>
        </w:tabs>
        <w:jc w:val="both"/>
        <w:rPr>
          <w:rFonts w:ascii="Times New Roman" w:hAnsi="Times New Roman" w:cs="Times New Roman"/>
        </w:rPr>
      </w:pPr>
    </w:p>
    <w:p w:rsidR="00C95C69" w:rsidRPr="00A264CB" w:rsidRDefault="00B23F07" w:rsidP="00A264CB">
      <w:pPr>
        <w:jc w:val="center"/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>Managing</w:t>
      </w:r>
      <w:r w:rsidR="009640C5" w:rsidRPr="00A264CB">
        <w:rPr>
          <w:rFonts w:ascii="Times New Roman" w:hAnsi="Times New Roman" w:cs="Times New Roman"/>
        </w:rPr>
        <w:t xml:space="preserve"> people </w:t>
      </w:r>
    </w:p>
    <w:p w:rsidR="007A4D98" w:rsidRPr="00A264CB" w:rsidRDefault="00B23F07" w:rsidP="00A264CB">
      <w:pPr>
        <w:jc w:val="center"/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>Author name</w:t>
      </w:r>
    </w:p>
    <w:p w:rsidR="007A4D98" w:rsidRPr="00A264CB" w:rsidRDefault="00B23F07" w:rsidP="00A264CB">
      <w:pPr>
        <w:jc w:val="center"/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>Affiliations</w:t>
      </w:r>
    </w:p>
    <w:p w:rsidR="007A4D98" w:rsidRPr="00A264CB" w:rsidRDefault="007A4D98" w:rsidP="00A264CB">
      <w:pPr>
        <w:jc w:val="center"/>
        <w:rPr>
          <w:rFonts w:ascii="Times New Roman" w:hAnsi="Times New Roman" w:cs="Times New Roman"/>
        </w:rPr>
      </w:pPr>
    </w:p>
    <w:p w:rsidR="00B02434" w:rsidRPr="00A264CB" w:rsidRDefault="00B23F07" w:rsidP="00A264CB">
      <w:pPr>
        <w:jc w:val="both"/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ab/>
      </w:r>
      <w:r w:rsidRPr="00A264CB">
        <w:rPr>
          <w:rFonts w:ascii="Times New Roman" w:hAnsi="Times New Roman" w:cs="Times New Roman"/>
        </w:rPr>
        <w:tab/>
      </w:r>
      <w:r w:rsidRPr="00A264CB">
        <w:rPr>
          <w:rFonts w:ascii="Times New Roman" w:hAnsi="Times New Roman" w:cs="Times New Roman"/>
        </w:rPr>
        <w:tab/>
      </w:r>
      <w:r w:rsidRPr="00A264CB">
        <w:rPr>
          <w:rFonts w:ascii="Times New Roman" w:hAnsi="Times New Roman" w:cs="Times New Roman"/>
        </w:rPr>
        <w:tab/>
      </w:r>
      <w:r w:rsidRPr="00A264CB">
        <w:rPr>
          <w:rFonts w:ascii="Times New Roman" w:hAnsi="Times New Roman" w:cs="Times New Roman"/>
        </w:rPr>
        <w:tab/>
      </w: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C95C69" w:rsidRPr="00A264CB" w:rsidRDefault="00C95C69" w:rsidP="00A264CB">
      <w:pPr>
        <w:jc w:val="both"/>
        <w:rPr>
          <w:rFonts w:ascii="Times New Roman" w:hAnsi="Times New Roman" w:cs="Times New Roman"/>
        </w:rPr>
      </w:pPr>
    </w:p>
    <w:p w:rsidR="00C95C69" w:rsidRPr="00A264CB" w:rsidRDefault="00C95C69" w:rsidP="00A264CB">
      <w:pPr>
        <w:jc w:val="both"/>
        <w:rPr>
          <w:rFonts w:ascii="Times New Roman" w:hAnsi="Times New Roman" w:cs="Times New Roman"/>
        </w:rPr>
      </w:pPr>
    </w:p>
    <w:p w:rsidR="00C95C69" w:rsidRPr="00A264CB" w:rsidRDefault="00C95C69" w:rsidP="00A264CB">
      <w:pPr>
        <w:jc w:val="both"/>
        <w:rPr>
          <w:rFonts w:ascii="Times New Roman" w:hAnsi="Times New Roman" w:cs="Times New Roman"/>
        </w:rPr>
      </w:pPr>
    </w:p>
    <w:p w:rsidR="00C95C69" w:rsidRPr="00A264CB" w:rsidRDefault="00C95C69" w:rsidP="00A264CB">
      <w:pPr>
        <w:jc w:val="both"/>
        <w:rPr>
          <w:rFonts w:ascii="Times New Roman" w:hAnsi="Times New Roman" w:cs="Times New Roman"/>
        </w:rPr>
      </w:pPr>
    </w:p>
    <w:p w:rsidR="00C95C69" w:rsidRPr="00A264CB" w:rsidRDefault="00C95C69" w:rsidP="00A264CB">
      <w:pPr>
        <w:jc w:val="both"/>
        <w:rPr>
          <w:rFonts w:ascii="Times New Roman" w:hAnsi="Times New Roman" w:cs="Times New Roman"/>
        </w:rPr>
      </w:pPr>
    </w:p>
    <w:p w:rsidR="00B02434" w:rsidRPr="00A264CB" w:rsidRDefault="00B02434" w:rsidP="00A264CB">
      <w:pPr>
        <w:jc w:val="both"/>
        <w:rPr>
          <w:rFonts w:ascii="Times New Roman" w:hAnsi="Times New Roman" w:cs="Times New Roman"/>
        </w:rPr>
      </w:pPr>
    </w:p>
    <w:p w:rsidR="007A4D98" w:rsidRPr="00A264CB" w:rsidRDefault="007A4D98" w:rsidP="00A264CB">
      <w:pPr>
        <w:ind w:firstLine="0"/>
        <w:jc w:val="center"/>
        <w:rPr>
          <w:rFonts w:ascii="Times New Roman" w:hAnsi="Times New Roman" w:cs="Times New Roman"/>
          <w:color w:val="000000" w:themeColor="text1"/>
        </w:rPr>
      </w:pPr>
    </w:p>
    <w:p w:rsidR="00C92039" w:rsidRPr="00C92039" w:rsidRDefault="00C92039" w:rsidP="00A264CB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Managing Human Resources</w:t>
      </w:r>
    </w:p>
    <w:p w:rsidR="00C92039" w:rsidRDefault="00C92039" w:rsidP="00A264CB">
      <w:pPr>
        <w:jc w:val="center"/>
        <w:rPr>
          <w:rFonts w:ascii="Times New Roman" w:hAnsi="Times New Roman" w:cs="Times New Roman"/>
          <w:b/>
        </w:rPr>
      </w:pPr>
    </w:p>
    <w:p w:rsidR="00F83CF0" w:rsidRPr="00A264CB" w:rsidRDefault="00B23F07" w:rsidP="00A264CB">
      <w:pPr>
        <w:jc w:val="center"/>
        <w:rPr>
          <w:rFonts w:ascii="Times New Roman" w:hAnsi="Times New Roman" w:cs="Times New Roman"/>
          <w:b/>
        </w:rPr>
      </w:pPr>
      <w:r w:rsidRPr="00A264CB">
        <w:rPr>
          <w:rFonts w:ascii="Times New Roman" w:hAnsi="Times New Roman" w:cs="Times New Roman"/>
          <w:b/>
        </w:rPr>
        <w:t>Introduction</w:t>
      </w:r>
    </w:p>
    <w:p w:rsidR="00F83CF0" w:rsidRPr="00A264CB" w:rsidRDefault="00B23F07" w:rsidP="00A264CB">
      <w:pPr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>Managers in any organization are required to perform numerous roles depending upon their position in the organization.</w:t>
      </w:r>
      <w:r w:rsidR="003A34A8" w:rsidRPr="00A264CB">
        <w:rPr>
          <w:rFonts w:ascii="Times New Roman" w:hAnsi="Times New Roman" w:cs="Times New Roman"/>
        </w:rPr>
        <w:t xml:space="preserve"> They have to optimize all their resources such as mate</w:t>
      </w:r>
      <w:r w:rsidR="00CB6297" w:rsidRPr="00A264CB">
        <w:rPr>
          <w:rFonts w:ascii="Times New Roman" w:hAnsi="Times New Roman" w:cs="Times New Roman"/>
        </w:rPr>
        <w:t xml:space="preserve">rial, capital as well as </w:t>
      </w:r>
      <w:r w:rsidR="00CB6297" w:rsidRPr="00A264CB">
        <w:rPr>
          <w:rFonts w:ascii="Times New Roman" w:hAnsi="Times New Roman" w:cs="Times New Roman"/>
          <w:color w:val="000000" w:themeColor="text1"/>
        </w:rPr>
        <w:t>human. However, to manage human resourc</w:t>
      </w:r>
      <w:r w:rsidR="005949EB" w:rsidRPr="00A264CB">
        <w:rPr>
          <w:rFonts w:ascii="Times New Roman" w:hAnsi="Times New Roman" w:cs="Times New Roman"/>
          <w:color w:val="000000" w:themeColor="text1"/>
        </w:rPr>
        <w:t xml:space="preserve">e is not an easy task for them. They are required to </w:t>
      </w:r>
      <w:r w:rsidR="00EA22CF" w:rsidRPr="00A264CB">
        <w:rPr>
          <w:rFonts w:ascii="Times New Roman" w:hAnsi="Times New Roman" w:cs="Times New Roman"/>
          <w:color w:val="000000" w:themeColor="text1"/>
        </w:rPr>
        <w:t>learn</w:t>
      </w:r>
      <w:r w:rsidR="005949EB" w:rsidRPr="00A264CB">
        <w:rPr>
          <w:rFonts w:ascii="Times New Roman" w:hAnsi="Times New Roman" w:cs="Times New Roman"/>
          <w:color w:val="000000" w:themeColor="text1"/>
        </w:rPr>
        <w:t xml:space="preserve"> and practice different techniques to manage people effectively. </w:t>
      </w:r>
      <w:r w:rsidR="0018772D" w:rsidRPr="00A264CB">
        <w:rPr>
          <w:rFonts w:ascii="Times New Roman" w:hAnsi="Times New Roman" w:cs="Times New Roman"/>
          <w:color w:val="000000" w:themeColor="text1"/>
        </w:rPr>
        <w:t xml:space="preserve">All managers are tangled with these five activities staffing, retention, development, adjustment and managing change in order to manage humans. Their effective management can give their </w:t>
      </w:r>
      <w:r w:rsidR="009448C7" w:rsidRPr="00A264CB">
        <w:rPr>
          <w:rFonts w:ascii="Times New Roman" w:hAnsi="Times New Roman" w:cs="Times New Roman"/>
          <w:color w:val="000000" w:themeColor="text1"/>
        </w:rPr>
        <w:t>organization</w:t>
      </w:r>
      <w:r w:rsidR="0018772D" w:rsidRPr="00A264CB">
        <w:rPr>
          <w:rFonts w:ascii="Times New Roman" w:hAnsi="Times New Roman" w:cs="Times New Roman"/>
          <w:color w:val="000000" w:themeColor="text1"/>
        </w:rPr>
        <w:t xml:space="preserve"> a </w:t>
      </w:r>
      <w:r w:rsidR="005949EB" w:rsidRPr="00A264CB">
        <w:rPr>
          <w:rFonts w:ascii="Times New Roman" w:hAnsi="Times New Roman" w:cs="Times New Roman"/>
          <w:color w:val="000000" w:themeColor="text1"/>
        </w:rPr>
        <w:t>competitive advantage</w:t>
      </w:r>
      <w:r w:rsidR="007C31CA" w:rsidRPr="00A264CB">
        <w:rPr>
          <w:rFonts w:ascii="Times New Roman" w:hAnsi="Times New Roman" w:cs="Times New Roman"/>
          <w:color w:val="000000" w:themeColor="text1"/>
        </w:rPr>
        <w:t xml:space="preserve"> as they are able to recognize different </w:t>
      </w:r>
      <w:r w:rsidR="005949EB" w:rsidRPr="00A264CB">
        <w:rPr>
          <w:rFonts w:ascii="Times New Roman" w:hAnsi="Times New Roman" w:cs="Times New Roman"/>
        </w:rPr>
        <w:t xml:space="preserve">challenges of managing people </w:t>
      </w:r>
      <w:r w:rsidR="007C31CA" w:rsidRPr="00A264CB">
        <w:rPr>
          <w:rFonts w:ascii="Times New Roman" w:hAnsi="Times New Roman" w:cs="Times New Roman"/>
        </w:rPr>
        <w:t xml:space="preserve">and getting the </w:t>
      </w:r>
      <w:r w:rsidR="00212800" w:rsidRPr="00A264CB">
        <w:rPr>
          <w:rFonts w:ascii="Times New Roman" w:hAnsi="Times New Roman" w:cs="Times New Roman"/>
        </w:rPr>
        <w:t>synergy</w:t>
      </w:r>
      <w:r w:rsidR="007C31CA" w:rsidRPr="00A264CB">
        <w:rPr>
          <w:rFonts w:ascii="Times New Roman" w:hAnsi="Times New Roman" w:cs="Times New Roman"/>
        </w:rPr>
        <w:t xml:space="preserve"> in </w:t>
      </w:r>
      <w:r w:rsidR="00212800" w:rsidRPr="00A264CB">
        <w:rPr>
          <w:rFonts w:ascii="Times New Roman" w:hAnsi="Times New Roman" w:cs="Times New Roman"/>
        </w:rPr>
        <w:t>organization</w:t>
      </w:r>
      <w:r w:rsidR="007C31CA" w:rsidRPr="00A264CB">
        <w:rPr>
          <w:rFonts w:ascii="Times New Roman" w:hAnsi="Times New Roman" w:cs="Times New Roman"/>
        </w:rPr>
        <w:t xml:space="preserve"> operations and </w:t>
      </w:r>
      <w:r w:rsidR="00212800" w:rsidRPr="00A264CB">
        <w:rPr>
          <w:rFonts w:ascii="Times New Roman" w:hAnsi="Times New Roman" w:cs="Times New Roman"/>
        </w:rPr>
        <w:t>functions</w:t>
      </w:r>
      <w:r w:rsidR="007C31CA" w:rsidRPr="00A264CB">
        <w:rPr>
          <w:rFonts w:ascii="Times New Roman" w:hAnsi="Times New Roman" w:cs="Times New Roman"/>
        </w:rPr>
        <w:t>.</w:t>
      </w:r>
      <w:r w:rsidR="00F343D9" w:rsidRPr="00A264CB">
        <w:rPr>
          <w:rFonts w:ascii="Times New Roman" w:hAnsi="Times New Roman" w:cs="Times New Roman"/>
        </w:rPr>
        <w:t xml:space="preserve"> This </w:t>
      </w:r>
      <w:r w:rsidR="00F92FBB" w:rsidRPr="00A264CB">
        <w:rPr>
          <w:rFonts w:ascii="Times New Roman" w:hAnsi="Times New Roman" w:cs="Times New Roman"/>
        </w:rPr>
        <w:t xml:space="preserve">paper will examine the significant people management challenges that my organization faces, and what I being a manager can do to meet those </w:t>
      </w:r>
      <w:r w:rsidR="00986F19" w:rsidRPr="00A264CB">
        <w:rPr>
          <w:rFonts w:ascii="Times New Roman" w:hAnsi="Times New Roman" w:cs="Times New Roman"/>
        </w:rPr>
        <w:t xml:space="preserve">challenges. </w:t>
      </w:r>
      <w:r w:rsidR="00F404D9" w:rsidRPr="00A264CB">
        <w:rPr>
          <w:rFonts w:ascii="Times New Roman" w:hAnsi="Times New Roman" w:cs="Times New Roman"/>
        </w:rPr>
        <w:t xml:space="preserve">The analysis also contains different </w:t>
      </w:r>
      <w:r w:rsidR="00222F01" w:rsidRPr="00A264CB">
        <w:rPr>
          <w:rFonts w:ascii="Times New Roman" w:hAnsi="Times New Roman" w:cs="Times New Roman"/>
        </w:rPr>
        <w:t>recommendations</w:t>
      </w:r>
      <w:r w:rsidR="002A1E00" w:rsidRPr="00A264CB">
        <w:rPr>
          <w:rFonts w:ascii="Times New Roman" w:hAnsi="Times New Roman" w:cs="Times New Roman"/>
        </w:rPr>
        <w:t>to address the people management challenges. Moreover, there is also discussion about specific actions or behaviors that can enhanceemployee productivity, engagement and morale.</w:t>
      </w:r>
    </w:p>
    <w:p w:rsidR="00C92039" w:rsidRDefault="00C92039" w:rsidP="00C92039">
      <w:pPr>
        <w:ind w:firstLine="0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Discussion</w:t>
      </w:r>
    </w:p>
    <w:p w:rsidR="006B0491" w:rsidRPr="00A264CB" w:rsidRDefault="00B23F07" w:rsidP="00A264CB">
      <w:pPr>
        <w:ind w:firstLine="0"/>
        <w:rPr>
          <w:rFonts w:ascii="Times New Roman" w:hAnsi="Times New Roman" w:cs="Times New Roman"/>
          <w:color w:val="000000" w:themeColor="text1"/>
        </w:rPr>
      </w:pPr>
      <w:r w:rsidRPr="00A264CB">
        <w:rPr>
          <w:rFonts w:ascii="Times New Roman" w:hAnsi="Times New Roman" w:cs="Times New Roman"/>
          <w:b/>
        </w:rPr>
        <w:t>Attracting and retaining the right talent</w:t>
      </w:r>
      <w:r w:rsidR="002A1E00" w:rsidRPr="00A264CB">
        <w:rPr>
          <w:rFonts w:ascii="Times New Roman" w:hAnsi="Times New Roman" w:cs="Times New Roman"/>
          <w:color w:val="393939"/>
        </w:rPr>
        <w:br/>
      </w:r>
      <w:r w:rsidR="001A686D" w:rsidRPr="00A264CB">
        <w:rPr>
          <w:rFonts w:ascii="Times New Roman" w:hAnsi="Times New Roman" w:cs="Times New Roman"/>
        </w:rPr>
        <w:tab/>
      </w:r>
      <w:r w:rsidR="005C1B4C" w:rsidRPr="00A264CB">
        <w:rPr>
          <w:rFonts w:ascii="Times New Roman" w:hAnsi="Times New Roman" w:cs="Times New Roman"/>
        </w:rPr>
        <w:t>Managing</w:t>
      </w:r>
      <w:r w:rsidR="001A686D" w:rsidRPr="00A264CB">
        <w:rPr>
          <w:rFonts w:ascii="Times New Roman" w:hAnsi="Times New Roman" w:cs="Times New Roman"/>
        </w:rPr>
        <w:t xml:space="preserve"> human resource is one of the difficult </w:t>
      </w:r>
      <w:r w:rsidR="00A3538E" w:rsidRPr="00A264CB">
        <w:rPr>
          <w:rFonts w:ascii="Times New Roman" w:hAnsi="Times New Roman" w:cs="Times New Roman"/>
        </w:rPr>
        <w:t>tasks</w:t>
      </w:r>
      <w:r w:rsidR="001A686D" w:rsidRPr="00A264CB">
        <w:rPr>
          <w:rFonts w:ascii="Times New Roman" w:hAnsi="Times New Roman" w:cs="Times New Roman"/>
        </w:rPr>
        <w:t xml:space="preserve"> that managers are required to perform.</w:t>
      </w:r>
      <w:r w:rsidR="0055224F" w:rsidRPr="00A264CB">
        <w:rPr>
          <w:rFonts w:ascii="Times New Roman" w:hAnsi="Times New Roman" w:cs="Times New Roman"/>
        </w:rPr>
        <w:t xml:space="preserve"> This is due to the </w:t>
      </w:r>
      <w:r w:rsidR="00E765FE">
        <w:rPr>
          <w:rFonts w:ascii="Times New Roman" w:hAnsi="Times New Roman" w:cs="Times New Roman"/>
        </w:rPr>
        <w:t xml:space="preserve">presence of </w:t>
      </w:r>
      <w:r w:rsidR="0055224F" w:rsidRPr="00A264CB">
        <w:rPr>
          <w:rFonts w:ascii="Times New Roman" w:hAnsi="Times New Roman" w:cs="Times New Roman"/>
        </w:rPr>
        <w:t>different nature of people in the organization. In an organization, there are different people having different attitudes and beliefs. It is not easy to manage them with a single strategy.</w:t>
      </w:r>
      <w:r w:rsidRPr="00A264CB">
        <w:rPr>
          <w:rFonts w:ascii="Times New Roman" w:hAnsi="Times New Roman" w:cs="Times New Roman"/>
        </w:rPr>
        <w:t xml:space="preserve"> Managers face different challenges during their human resource activities such as </w:t>
      </w:r>
      <w:r w:rsidRPr="00A264CB">
        <w:rPr>
          <w:rFonts w:ascii="Times New Roman" w:hAnsi="Times New Roman" w:cs="Times New Roman"/>
          <w:color w:val="000000" w:themeColor="text1"/>
        </w:rPr>
        <w:t xml:space="preserve">staffing, retention, development, adjustment and managing </w:t>
      </w:r>
      <w:r w:rsidRPr="00A264CB">
        <w:rPr>
          <w:rFonts w:ascii="Times New Roman" w:hAnsi="Times New Roman" w:cs="Times New Roman"/>
          <w:color w:val="000000" w:themeColor="text1"/>
        </w:rPr>
        <w:lastRenderedPageBreak/>
        <w:t>change.</w:t>
      </w:r>
      <w:r w:rsidR="009930D1" w:rsidRPr="00A264CB">
        <w:rPr>
          <w:rFonts w:ascii="Times New Roman" w:hAnsi="Times New Roman" w:cs="Times New Roman"/>
          <w:color w:val="000000" w:themeColor="text1"/>
        </w:rPr>
        <w:t>Dur</w:t>
      </w:r>
      <w:r w:rsidR="00D9063B" w:rsidRPr="00A264CB">
        <w:rPr>
          <w:rFonts w:ascii="Times New Roman" w:hAnsi="Times New Roman" w:cs="Times New Roman"/>
          <w:color w:val="000000" w:themeColor="text1"/>
        </w:rPr>
        <w:t>ing high unemployment</w:t>
      </w:r>
      <w:r w:rsidR="00E72CE8" w:rsidRPr="00A264CB">
        <w:rPr>
          <w:rFonts w:ascii="Times New Roman" w:hAnsi="Times New Roman" w:cs="Times New Roman"/>
          <w:color w:val="000000" w:themeColor="text1"/>
        </w:rPr>
        <w:t>, organizationsreceivemillionsof</w:t>
      </w:r>
      <w:r w:rsidR="00D9063B" w:rsidRPr="00A264CB">
        <w:rPr>
          <w:rFonts w:ascii="Times New Roman" w:hAnsi="Times New Roman" w:cs="Times New Roman"/>
          <w:color w:val="000000" w:themeColor="text1"/>
        </w:rPr>
        <w:t xml:space="preserve"> applications for different </w:t>
      </w:r>
      <w:r w:rsidR="00E72CE8" w:rsidRPr="00A264CB">
        <w:rPr>
          <w:rFonts w:ascii="Times New Roman" w:hAnsi="Times New Roman" w:cs="Times New Roman"/>
          <w:color w:val="000000" w:themeColor="text1"/>
        </w:rPr>
        <w:t>posts</w:t>
      </w:r>
      <w:r w:rsidR="00D9063B" w:rsidRPr="00A264CB">
        <w:rPr>
          <w:rFonts w:ascii="Times New Roman" w:hAnsi="Times New Roman" w:cs="Times New Roman"/>
          <w:color w:val="000000" w:themeColor="text1"/>
        </w:rPr>
        <w:t xml:space="preserve">. </w:t>
      </w:r>
      <w:r w:rsidR="00E72CE8" w:rsidRPr="00A264CB">
        <w:rPr>
          <w:rFonts w:ascii="Times New Roman" w:hAnsi="Times New Roman" w:cs="Times New Roman"/>
          <w:color w:val="000000" w:themeColor="text1"/>
        </w:rPr>
        <w:t xml:space="preserve">For example, </w:t>
      </w:r>
      <w:r w:rsidR="00EB0641" w:rsidRPr="00A264CB">
        <w:rPr>
          <w:rFonts w:ascii="Times New Roman" w:hAnsi="Times New Roman" w:cs="Times New Roman"/>
          <w:color w:val="000000" w:themeColor="text1"/>
        </w:rPr>
        <w:t xml:space="preserve">Starbucks has received 7.6 </w:t>
      </w:r>
      <w:r w:rsidR="00396741" w:rsidRPr="00A264CB">
        <w:rPr>
          <w:rFonts w:ascii="Times New Roman" w:hAnsi="Times New Roman" w:cs="Times New Roman"/>
          <w:color w:val="000000" w:themeColor="text1"/>
        </w:rPr>
        <w:t>million</w:t>
      </w:r>
      <w:r w:rsidR="00EB0641" w:rsidRPr="00A264CB">
        <w:rPr>
          <w:rFonts w:ascii="Times New Roman" w:hAnsi="Times New Roman" w:cs="Times New Roman"/>
          <w:color w:val="000000" w:themeColor="text1"/>
        </w:rPr>
        <w:t xml:space="preserve"> job applications </w:t>
      </w:r>
      <w:r w:rsidR="00396741" w:rsidRPr="00A264CB">
        <w:rPr>
          <w:rFonts w:ascii="Times New Roman" w:hAnsi="Times New Roman" w:cs="Times New Roman"/>
          <w:color w:val="000000" w:themeColor="text1"/>
        </w:rPr>
        <w:t>over the past 12 months</w:t>
      </w:r>
      <w:r w:rsidR="001C1E45">
        <w:rPr>
          <w:rFonts w:ascii="Times New Roman" w:hAnsi="Times New Roman" w:cs="Times New Roman"/>
          <w:color w:val="000000" w:themeColor="text1"/>
        </w:rPr>
        <w:fldChar w:fldCharType="begin"/>
      </w:r>
      <w:r w:rsidR="00E765FE">
        <w:rPr>
          <w:rFonts w:ascii="Times New Roman" w:hAnsi="Times New Roman" w:cs="Times New Roman"/>
          <w:color w:val="000000" w:themeColor="text1"/>
        </w:rPr>
        <w:instrText xml:space="preserve"> ADDIN ZOTERO_ITEM CSL_CITATION {"citationID":"WynrWMkC","properties":{"formattedCitation":"(Cascio, 2010)","plainCitation":"(Cascio, 2010)","noteIndex":0},"citationItems":[{"id":193,"uris":["http://zotero.org/users/local/wY2D8D5E/items/K985ME5B"],"uri":["http://zotero.org/users/local/wY2D8D5E/items/K985ME5B"],"itemData":{"id":193,"type":"book","title":"Managing Human Resources (Sie) 8E","publisher":"Tata McGraw-Hill Education","number-of-pages":"732","source":"Google Books","ISBN":"978-0-07-070073-4","note":"Google-Books-ID: 423elGiWMgAC","language":"en","author":[{"family":"Cascio","given":""}],"issued":{"date-parts":[["2010"]]}}}],"schema":"https://github.com/citation-style-language/schema/raw/master/csl-citation.json"} </w:instrText>
      </w:r>
      <w:r w:rsidR="001C1E45">
        <w:rPr>
          <w:rFonts w:ascii="Times New Roman" w:hAnsi="Times New Roman" w:cs="Times New Roman"/>
          <w:color w:val="000000" w:themeColor="text1"/>
        </w:rPr>
        <w:fldChar w:fldCharType="separate"/>
      </w:r>
      <w:r w:rsidR="00E765FE" w:rsidRPr="00E765FE">
        <w:rPr>
          <w:rFonts w:ascii="Times New Roman" w:hAnsi="Times New Roman" w:cs="Times New Roman"/>
        </w:rPr>
        <w:t>(Cascio, 2010)</w:t>
      </w:r>
      <w:r w:rsidR="001C1E45">
        <w:rPr>
          <w:rFonts w:ascii="Times New Roman" w:hAnsi="Times New Roman" w:cs="Times New Roman"/>
          <w:color w:val="000000" w:themeColor="text1"/>
        </w:rPr>
        <w:fldChar w:fldCharType="end"/>
      </w:r>
      <w:r w:rsidR="00396741" w:rsidRPr="00A264CB">
        <w:rPr>
          <w:rFonts w:ascii="Times New Roman" w:hAnsi="Times New Roman" w:cs="Times New Roman"/>
          <w:color w:val="000000" w:themeColor="text1"/>
        </w:rPr>
        <w:t xml:space="preserve">. </w:t>
      </w:r>
      <w:r w:rsidR="005267BA" w:rsidRPr="00A264CB">
        <w:rPr>
          <w:rFonts w:ascii="Times New Roman" w:hAnsi="Times New Roman" w:cs="Times New Roman"/>
          <w:color w:val="000000" w:themeColor="text1"/>
        </w:rPr>
        <w:t xml:space="preserve">The greatest challenge that my organization is facing regarding </w:t>
      </w:r>
      <w:r w:rsidR="009A090D" w:rsidRPr="00A264CB">
        <w:rPr>
          <w:rFonts w:ascii="Times New Roman" w:hAnsi="Times New Roman" w:cs="Times New Roman"/>
          <w:color w:val="000000" w:themeColor="text1"/>
        </w:rPr>
        <w:t xml:space="preserve">managing people is to </w:t>
      </w:r>
      <w:r w:rsidR="009A090D" w:rsidRPr="00A264CB">
        <w:rPr>
          <w:rFonts w:ascii="Times New Roman" w:hAnsi="Times New Roman" w:cs="Times New Roman"/>
        </w:rPr>
        <w:t>attract and retain the right</w:t>
      </w:r>
      <w:r w:rsidRPr="00A264CB">
        <w:rPr>
          <w:rFonts w:ascii="Times New Roman" w:hAnsi="Times New Roman" w:cs="Times New Roman"/>
        </w:rPr>
        <w:t xml:space="preserve"> talent</w:t>
      </w:r>
      <w:r w:rsidR="001C1E45" w:rsidRPr="00A264CB">
        <w:rPr>
          <w:rFonts w:ascii="Times New Roman" w:hAnsi="Times New Roman" w:cs="Times New Roman"/>
        </w:rPr>
        <w:fldChar w:fldCharType="begin"/>
      </w:r>
      <w:r w:rsidR="00562A31" w:rsidRPr="00A264CB">
        <w:rPr>
          <w:rFonts w:ascii="Times New Roman" w:hAnsi="Times New Roman" w:cs="Times New Roman"/>
        </w:rPr>
        <w:instrText xml:space="preserve"> ADDIN ZOTERO_ITEM CSL_CITATION {"citationID":"FVtlDBWl","properties":{"formattedCitation":"(TED, 2015)","plainCitation":"(TED, 2015)","noteIndex":0},"citationItems":[{"id":195,"uris":["http://zotero.org/users/local/wY2D8D5E/items/ZQCFTG8Z"],"uri":["http://zotero.org/users/local/wY2D8D5E/items/ZQCFTG8Z"],"itemData":{"id":195,"type":"webpage","title":"Why the best hire might not have the perfect resume | Regina Hartley","URL":"https://www.youtube.com/watch?v=jiDQDLnEXdA","author":[{"family":"TED","given":""}],"issued":{"date-parts":[["2015"]]}}}],"schema":"https://github.com/citation-style-language/schema/raw/master/csl-citation.json"} </w:instrText>
      </w:r>
      <w:r w:rsidR="001C1E45" w:rsidRPr="00A264CB">
        <w:rPr>
          <w:rFonts w:ascii="Times New Roman" w:hAnsi="Times New Roman" w:cs="Times New Roman"/>
        </w:rPr>
        <w:fldChar w:fldCharType="separate"/>
      </w:r>
      <w:r w:rsidR="00562A31" w:rsidRPr="00A264CB">
        <w:rPr>
          <w:rFonts w:ascii="Times New Roman" w:hAnsi="Times New Roman" w:cs="Times New Roman"/>
        </w:rPr>
        <w:t>(TED, 2015)</w:t>
      </w:r>
      <w:r w:rsidR="001C1E45" w:rsidRPr="00A264CB">
        <w:rPr>
          <w:rFonts w:ascii="Times New Roman" w:hAnsi="Times New Roman" w:cs="Times New Roman"/>
        </w:rPr>
        <w:fldChar w:fldCharType="end"/>
      </w:r>
      <w:r w:rsidRPr="00A264CB">
        <w:rPr>
          <w:rFonts w:ascii="Times New Roman" w:hAnsi="Times New Roman" w:cs="Times New Roman"/>
        </w:rPr>
        <w:t>.</w:t>
      </w:r>
      <w:r w:rsidR="009A090D" w:rsidRPr="00A264CB">
        <w:rPr>
          <w:rFonts w:ascii="Times New Roman" w:hAnsi="Times New Roman" w:cs="Times New Roman"/>
        </w:rPr>
        <w:t xml:space="preserve"> In order to attract the right talent, </w:t>
      </w:r>
      <w:r w:rsidR="008E1A72" w:rsidRPr="00A264CB">
        <w:rPr>
          <w:rFonts w:ascii="Times New Roman" w:hAnsi="Times New Roman" w:cs="Times New Roman"/>
        </w:rPr>
        <w:t>there requires a lot</w:t>
      </w:r>
      <w:r w:rsidRPr="00A264CB">
        <w:rPr>
          <w:rFonts w:ascii="Times New Roman" w:hAnsi="Times New Roman" w:cs="Times New Roman"/>
        </w:rPr>
        <w:t xml:space="preserve"> of </w:t>
      </w:r>
      <w:r w:rsidR="008E1A72" w:rsidRPr="00A264CB">
        <w:rPr>
          <w:rFonts w:ascii="Times New Roman" w:hAnsi="Times New Roman" w:cs="Times New Roman"/>
        </w:rPr>
        <w:t>dedication, time</w:t>
      </w:r>
      <w:r w:rsidRPr="00A264CB">
        <w:rPr>
          <w:rFonts w:ascii="Times New Roman" w:hAnsi="Times New Roman" w:cs="Times New Roman"/>
        </w:rPr>
        <w:t xml:space="preserve"> and hard work.</w:t>
      </w:r>
      <w:r w:rsidR="00635B4A" w:rsidRPr="00A264CB">
        <w:rPr>
          <w:rFonts w:ascii="Times New Roman" w:hAnsi="Times New Roman" w:cs="Times New Roman"/>
        </w:rPr>
        <w:t xml:space="preserve"> Firstly, managers have to clearly </w:t>
      </w:r>
      <w:r w:rsidRPr="00A264CB">
        <w:rPr>
          <w:rFonts w:ascii="Times New Roman" w:hAnsi="Times New Roman" w:cs="Times New Roman"/>
        </w:rPr>
        <w:t>specify the job r</w:t>
      </w:r>
      <w:r w:rsidR="00635B4A" w:rsidRPr="00A264CB">
        <w:rPr>
          <w:rFonts w:ascii="Times New Roman" w:hAnsi="Times New Roman" w:cs="Times New Roman"/>
        </w:rPr>
        <w:t xml:space="preserve">equirements. </w:t>
      </w:r>
      <w:r w:rsidR="00C0151E" w:rsidRPr="00A264CB">
        <w:rPr>
          <w:rFonts w:ascii="Times New Roman" w:hAnsi="Times New Roman" w:cs="Times New Roman"/>
        </w:rPr>
        <w:t xml:space="preserve"> This will </w:t>
      </w:r>
      <w:r w:rsidR="00C92039">
        <w:rPr>
          <w:rFonts w:ascii="Times New Roman" w:hAnsi="Times New Roman" w:cs="Times New Roman"/>
        </w:rPr>
        <w:t xml:space="preserve">separate </w:t>
      </w:r>
      <w:r w:rsidR="00C0151E" w:rsidRPr="00A264CB">
        <w:rPr>
          <w:rFonts w:ascii="Times New Roman" w:hAnsi="Times New Roman" w:cs="Times New Roman"/>
        </w:rPr>
        <w:t>good candidates from the bad.</w:t>
      </w:r>
      <w:r w:rsidR="00635B4A" w:rsidRPr="00A264CB">
        <w:rPr>
          <w:rFonts w:ascii="Times New Roman" w:hAnsi="Times New Roman" w:cs="Times New Roman"/>
        </w:rPr>
        <w:t xml:space="preserve">But this is not an easy task </w:t>
      </w:r>
      <w:r w:rsidR="00806624" w:rsidRPr="00A264CB">
        <w:rPr>
          <w:rFonts w:ascii="Times New Roman" w:hAnsi="Times New Roman" w:cs="Times New Roman"/>
        </w:rPr>
        <w:t xml:space="preserve">for </w:t>
      </w:r>
      <w:r w:rsidR="00C92039">
        <w:rPr>
          <w:rFonts w:ascii="Times New Roman" w:hAnsi="Times New Roman" w:cs="Times New Roman"/>
        </w:rPr>
        <w:t>managers today,</w:t>
      </w:r>
      <w:r w:rsidR="00806624" w:rsidRPr="00A264CB">
        <w:rPr>
          <w:rFonts w:ascii="Times New Roman" w:hAnsi="Times New Roman" w:cs="Times New Roman"/>
        </w:rPr>
        <w:t xml:space="preserve"> a</w:t>
      </w:r>
      <w:r w:rsidR="00635B4A" w:rsidRPr="00A264CB">
        <w:rPr>
          <w:rFonts w:ascii="Times New Roman" w:hAnsi="Times New Roman" w:cs="Times New Roman"/>
        </w:rPr>
        <w:t xml:space="preserve">s </w:t>
      </w:r>
      <w:r w:rsidR="00806624" w:rsidRPr="00A264CB">
        <w:rPr>
          <w:rFonts w:ascii="Times New Roman" w:hAnsi="Times New Roman" w:cs="Times New Roman"/>
        </w:rPr>
        <w:t xml:space="preserve">requirements for each </w:t>
      </w:r>
      <w:r w:rsidRPr="00A264CB">
        <w:rPr>
          <w:rFonts w:ascii="Times New Roman" w:hAnsi="Times New Roman" w:cs="Times New Roman"/>
        </w:rPr>
        <w:t xml:space="preserve">position </w:t>
      </w:r>
      <w:r w:rsidR="00806624" w:rsidRPr="00A264CB">
        <w:rPr>
          <w:rFonts w:ascii="Times New Roman" w:hAnsi="Times New Roman" w:cs="Times New Roman"/>
        </w:rPr>
        <w:t>are</w:t>
      </w:r>
      <w:r w:rsidRPr="00A264CB">
        <w:rPr>
          <w:rFonts w:ascii="Times New Roman" w:hAnsi="Times New Roman" w:cs="Times New Roman"/>
        </w:rPr>
        <w:t xml:space="preserve"> changing</w:t>
      </w:r>
      <w:r w:rsidR="00806624" w:rsidRPr="00A264CB">
        <w:rPr>
          <w:rFonts w:ascii="Times New Roman" w:hAnsi="Times New Roman" w:cs="Times New Roman"/>
        </w:rPr>
        <w:t>.</w:t>
      </w:r>
    </w:p>
    <w:p w:rsidR="004E4C89" w:rsidRPr="00A264CB" w:rsidRDefault="00B23F07" w:rsidP="00A264CB">
      <w:pPr>
        <w:ind w:firstLine="0"/>
        <w:rPr>
          <w:rFonts w:ascii="Times New Roman" w:hAnsi="Times New Roman" w:cs="Times New Roman"/>
          <w:b/>
        </w:rPr>
      </w:pPr>
      <w:r w:rsidRPr="00A264CB">
        <w:rPr>
          <w:rFonts w:ascii="Times New Roman" w:hAnsi="Times New Roman" w:cs="Times New Roman"/>
          <w:b/>
        </w:rPr>
        <w:t xml:space="preserve">Overcoming the </w:t>
      </w:r>
      <w:r w:rsidR="00B41B65" w:rsidRPr="00A264CB">
        <w:rPr>
          <w:rFonts w:ascii="Times New Roman" w:hAnsi="Times New Roman" w:cs="Times New Roman"/>
          <w:b/>
        </w:rPr>
        <w:t>challenge</w:t>
      </w:r>
    </w:p>
    <w:p w:rsidR="00F558AA" w:rsidRPr="00A264CB" w:rsidRDefault="00B23F07" w:rsidP="00A264CB">
      <w:pPr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>Managers make huge investment</w:t>
      </w:r>
      <w:r w:rsidR="00FF43BC" w:rsidRPr="00A264CB">
        <w:rPr>
          <w:rFonts w:ascii="Times New Roman" w:hAnsi="Times New Roman" w:cs="Times New Roman"/>
        </w:rPr>
        <w:t>s</w:t>
      </w:r>
      <w:r w:rsidRPr="00A264CB">
        <w:rPr>
          <w:rFonts w:ascii="Times New Roman" w:hAnsi="Times New Roman" w:cs="Times New Roman"/>
        </w:rPr>
        <w:t xml:space="preserve"> in terms of time and money while attracting and </w:t>
      </w:r>
      <w:r w:rsidR="00C5058F" w:rsidRPr="00A264CB">
        <w:rPr>
          <w:rFonts w:ascii="Times New Roman" w:hAnsi="Times New Roman" w:cs="Times New Roman"/>
        </w:rPr>
        <w:t xml:space="preserve">managing their talents. </w:t>
      </w:r>
      <w:r w:rsidR="00FF43BC" w:rsidRPr="00A264CB">
        <w:rPr>
          <w:rFonts w:ascii="Times New Roman" w:hAnsi="Times New Roman" w:cs="Times New Roman"/>
        </w:rPr>
        <w:t xml:space="preserve">Moreover, they face </w:t>
      </w:r>
      <w:r w:rsidR="00946B6E" w:rsidRPr="00A264CB">
        <w:rPr>
          <w:rFonts w:ascii="Times New Roman" w:hAnsi="Times New Roman" w:cs="Times New Roman"/>
        </w:rPr>
        <w:t xml:space="preserve">fierce competition </w:t>
      </w:r>
      <w:r w:rsidR="00597601" w:rsidRPr="00A264CB">
        <w:rPr>
          <w:rFonts w:ascii="Times New Roman" w:hAnsi="Times New Roman" w:cs="Times New Roman"/>
        </w:rPr>
        <w:t xml:space="preserve">for their </w:t>
      </w:r>
      <w:r w:rsidRPr="00A264CB">
        <w:rPr>
          <w:rFonts w:ascii="Times New Roman" w:hAnsi="Times New Roman" w:cs="Times New Roman"/>
        </w:rPr>
        <w:t>talented</w:t>
      </w:r>
      <w:r w:rsidR="005C237B" w:rsidRPr="00A264CB">
        <w:rPr>
          <w:rFonts w:ascii="Times New Roman" w:hAnsi="Times New Roman" w:cs="Times New Roman"/>
        </w:rPr>
        <w:t xml:space="preserve"> and skillful</w:t>
      </w:r>
      <w:r w:rsidRPr="00A264CB">
        <w:rPr>
          <w:rFonts w:ascii="Times New Roman" w:hAnsi="Times New Roman" w:cs="Times New Roman"/>
        </w:rPr>
        <w:t xml:space="preserve"> employees</w:t>
      </w:r>
      <w:r w:rsidR="00603127" w:rsidRPr="00A264CB">
        <w:rPr>
          <w:rFonts w:ascii="Times New Roman" w:hAnsi="Times New Roman" w:cs="Times New Roman"/>
        </w:rPr>
        <w:t xml:space="preserve"> as these employees play a significant role in the </w:t>
      </w:r>
      <w:r w:rsidR="00AB10EA" w:rsidRPr="00A264CB">
        <w:rPr>
          <w:rFonts w:ascii="Times New Roman" w:hAnsi="Times New Roman" w:cs="Times New Roman"/>
        </w:rPr>
        <w:t>smooth function of the organization.</w:t>
      </w:r>
      <w:r w:rsidR="005C237B" w:rsidRPr="00A264CB">
        <w:rPr>
          <w:rFonts w:ascii="Times New Roman" w:hAnsi="Times New Roman" w:cs="Times New Roman"/>
        </w:rPr>
        <w:t xml:space="preserve"> I am working in a small company that does not </w:t>
      </w:r>
      <w:r w:rsidR="007B3A85" w:rsidRPr="00A264CB">
        <w:rPr>
          <w:rFonts w:ascii="Times New Roman" w:hAnsi="Times New Roman" w:cs="Times New Roman"/>
        </w:rPr>
        <w:t>have</w:t>
      </w:r>
      <w:r w:rsidR="00C92039">
        <w:rPr>
          <w:rFonts w:ascii="Times New Roman" w:hAnsi="Times New Roman" w:cs="Times New Roman"/>
        </w:rPr>
        <w:t xml:space="preserve">a </w:t>
      </w:r>
      <w:r w:rsidR="007B3A85" w:rsidRPr="00A264CB">
        <w:rPr>
          <w:rFonts w:ascii="Times New Roman" w:hAnsi="Times New Roman" w:cs="Times New Roman"/>
        </w:rPr>
        <w:t>big budget for retirement plans as well as exclusive</w:t>
      </w:r>
      <w:r w:rsidRPr="00A264CB">
        <w:rPr>
          <w:rFonts w:ascii="Times New Roman" w:hAnsi="Times New Roman" w:cs="Times New Roman"/>
        </w:rPr>
        <w:t xml:space="preserve"> insurance </w:t>
      </w:r>
      <w:r w:rsidR="007B3A85" w:rsidRPr="00A264CB">
        <w:rPr>
          <w:rFonts w:ascii="Times New Roman" w:hAnsi="Times New Roman" w:cs="Times New Roman"/>
        </w:rPr>
        <w:t>policies.</w:t>
      </w:r>
      <w:r w:rsidR="00CF145E" w:rsidRPr="00A264CB">
        <w:rPr>
          <w:rFonts w:ascii="Times New Roman" w:hAnsi="Times New Roman" w:cs="Times New Roman"/>
        </w:rPr>
        <w:t xml:space="preserve"> Moreover, e</w:t>
      </w:r>
      <w:r w:rsidRPr="00A264CB">
        <w:rPr>
          <w:rFonts w:ascii="Times New Roman" w:hAnsi="Times New Roman" w:cs="Times New Roman"/>
        </w:rPr>
        <w:t xml:space="preserve">mployee turnover </w:t>
      </w:r>
      <w:r w:rsidR="000F7CDA" w:rsidRPr="00A264CB">
        <w:rPr>
          <w:rFonts w:ascii="Times New Roman" w:hAnsi="Times New Roman" w:cs="Times New Roman"/>
        </w:rPr>
        <w:t>is</w:t>
      </w:r>
      <w:r w:rsidRPr="00A264CB">
        <w:rPr>
          <w:rFonts w:ascii="Times New Roman" w:hAnsi="Times New Roman" w:cs="Times New Roman"/>
        </w:rPr>
        <w:t xml:space="preserve"> expensive and negatively </w:t>
      </w:r>
      <w:r w:rsidR="00CF145E" w:rsidRPr="00A264CB">
        <w:rPr>
          <w:rFonts w:ascii="Times New Roman" w:hAnsi="Times New Roman" w:cs="Times New Roman"/>
        </w:rPr>
        <w:t xml:space="preserve">affect </w:t>
      </w:r>
      <w:r w:rsidRPr="00A264CB">
        <w:rPr>
          <w:rFonts w:ascii="Times New Roman" w:hAnsi="Times New Roman" w:cs="Times New Roman"/>
        </w:rPr>
        <w:t>business growth.</w:t>
      </w:r>
      <w:r w:rsidR="00CF145E" w:rsidRPr="00A264CB">
        <w:rPr>
          <w:rFonts w:ascii="Times New Roman" w:hAnsi="Times New Roman" w:cs="Times New Roman"/>
        </w:rPr>
        <w:t xml:space="preserve">Thus, </w:t>
      </w:r>
      <w:r w:rsidR="00771D12" w:rsidRPr="00A264CB">
        <w:rPr>
          <w:rFonts w:ascii="Times New Roman" w:hAnsi="Times New Roman" w:cs="Times New Roman"/>
        </w:rPr>
        <w:t xml:space="preserve">the best strategy in this regard is to check for market vacancies and must use only platforms that are frequently visited by </w:t>
      </w:r>
      <w:r w:rsidR="002F3782">
        <w:rPr>
          <w:rFonts w:ascii="Times New Roman" w:hAnsi="Times New Roman" w:cs="Times New Roman"/>
        </w:rPr>
        <w:t>many</w:t>
      </w:r>
      <w:r w:rsidR="00771D12" w:rsidRPr="00A264CB">
        <w:rPr>
          <w:rFonts w:ascii="Times New Roman" w:hAnsi="Times New Roman" w:cs="Times New Roman"/>
        </w:rPr>
        <w:t xml:space="preserve"> </w:t>
      </w:r>
      <w:r w:rsidR="0028027E" w:rsidRPr="00A264CB">
        <w:rPr>
          <w:rFonts w:ascii="Times New Roman" w:hAnsi="Times New Roman" w:cs="Times New Roman"/>
        </w:rPr>
        <w:t>potential</w:t>
      </w:r>
      <w:r w:rsidR="00771D12" w:rsidRPr="00A264CB">
        <w:rPr>
          <w:rFonts w:ascii="Times New Roman" w:hAnsi="Times New Roman" w:cs="Times New Roman"/>
        </w:rPr>
        <w:t xml:space="preserve"> </w:t>
      </w:r>
      <w:r w:rsidR="002F3782" w:rsidRPr="00A264CB">
        <w:rPr>
          <w:rFonts w:ascii="Times New Roman" w:hAnsi="Times New Roman" w:cs="Times New Roman"/>
        </w:rPr>
        <w:t>employees. Today</w:t>
      </w:r>
      <w:r w:rsidR="0048223D" w:rsidRPr="00A264CB">
        <w:rPr>
          <w:rFonts w:ascii="Times New Roman" w:hAnsi="Times New Roman" w:cs="Times New Roman"/>
        </w:rPr>
        <w:t xml:space="preserve"> job </w:t>
      </w:r>
      <w:r w:rsidR="00F168B5" w:rsidRPr="00A264CB">
        <w:rPr>
          <w:rFonts w:ascii="Times New Roman" w:hAnsi="Times New Roman" w:cs="Times New Roman"/>
        </w:rPr>
        <w:t>seekers</w:t>
      </w:r>
      <w:r w:rsidR="0048223D" w:rsidRPr="00A264CB">
        <w:rPr>
          <w:rFonts w:ascii="Times New Roman" w:hAnsi="Times New Roman" w:cs="Times New Roman"/>
        </w:rPr>
        <w:t xml:space="preserve"> are extensively using online mediums</w:t>
      </w:r>
      <w:r w:rsidR="00F168B5" w:rsidRPr="00A264CB">
        <w:rPr>
          <w:rFonts w:ascii="Times New Roman" w:hAnsi="Times New Roman" w:cs="Times New Roman"/>
        </w:rPr>
        <w:t xml:space="preserve">. Using </w:t>
      </w:r>
      <w:r w:rsidR="005D4174" w:rsidRPr="00A264CB">
        <w:rPr>
          <w:rFonts w:ascii="Times New Roman" w:hAnsi="Times New Roman" w:cs="Times New Roman"/>
        </w:rPr>
        <w:t>these platforms</w:t>
      </w:r>
      <w:r w:rsidR="00F168B5" w:rsidRPr="00A264CB">
        <w:rPr>
          <w:rFonts w:ascii="Times New Roman" w:hAnsi="Times New Roman" w:cs="Times New Roman"/>
        </w:rPr>
        <w:t xml:space="preserve"> my company can remain in </w:t>
      </w:r>
      <w:r w:rsidR="005D4174" w:rsidRPr="00A264CB">
        <w:rPr>
          <w:rFonts w:ascii="Times New Roman" w:hAnsi="Times New Roman" w:cs="Times New Roman"/>
        </w:rPr>
        <w:t>contact</w:t>
      </w:r>
      <w:r w:rsidR="00F168B5" w:rsidRPr="00A264CB">
        <w:rPr>
          <w:rFonts w:ascii="Times New Roman" w:hAnsi="Times New Roman" w:cs="Times New Roman"/>
        </w:rPr>
        <w:t xml:space="preserve"> with </w:t>
      </w:r>
      <w:r w:rsidR="005D4174" w:rsidRPr="00A264CB">
        <w:rPr>
          <w:rFonts w:ascii="Times New Roman" w:hAnsi="Times New Roman" w:cs="Times New Roman"/>
        </w:rPr>
        <w:t xml:space="preserve">potential </w:t>
      </w:r>
      <w:r w:rsidR="00F168B5" w:rsidRPr="00A264CB">
        <w:rPr>
          <w:rFonts w:ascii="Times New Roman" w:hAnsi="Times New Roman" w:cs="Times New Roman"/>
        </w:rPr>
        <w:t xml:space="preserve">employees. </w:t>
      </w:r>
      <w:r w:rsidR="00A83DC5" w:rsidRPr="00A264CB">
        <w:rPr>
          <w:rFonts w:ascii="Times New Roman" w:hAnsi="Times New Roman" w:cs="Times New Roman"/>
        </w:rPr>
        <w:t xml:space="preserve">Then during the </w:t>
      </w:r>
      <w:r w:rsidR="00771D12" w:rsidRPr="00A264CB">
        <w:rPr>
          <w:rFonts w:ascii="Times New Roman" w:hAnsi="Times New Roman" w:cs="Times New Roman"/>
        </w:rPr>
        <w:t>screening</w:t>
      </w:r>
      <w:r w:rsidR="00222B5E" w:rsidRPr="00A264CB">
        <w:rPr>
          <w:rFonts w:ascii="Times New Roman" w:hAnsi="Times New Roman" w:cs="Times New Roman"/>
        </w:rPr>
        <w:t xml:space="preserve"> phase, focus </w:t>
      </w:r>
      <w:r w:rsidR="008B0308" w:rsidRPr="00A264CB">
        <w:rPr>
          <w:rFonts w:ascii="Times New Roman" w:hAnsi="Times New Roman" w:cs="Times New Roman"/>
        </w:rPr>
        <w:t>must</w:t>
      </w:r>
      <w:r w:rsidR="00222B5E" w:rsidRPr="00A264CB">
        <w:rPr>
          <w:rFonts w:ascii="Times New Roman" w:hAnsi="Times New Roman" w:cs="Times New Roman"/>
        </w:rPr>
        <w:t xml:space="preserve"> be o</w:t>
      </w:r>
      <w:r w:rsidR="00C92039">
        <w:rPr>
          <w:rFonts w:ascii="Times New Roman" w:hAnsi="Times New Roman" w:cs="Times New Roman"/>
        </w:rPr>
        <w:t>n</w:t>
      </w:r>
      <w:r w:rsidR="00CB40E2" w:rsidRPr="00A264CB">
        <w:rPr>
          <w:rFonts w:ascii="Times New Roman" w:hAnsi="Times New Roman" w:cs="Times New Roman"/>
        </w:rPr>
        <w:t xml:space="preserve">having </w:t>
      </w:r>
      <w:r w:rsidR="00C92039">
        <w:rPr>
          <w:rFonts w:ascii="Times New Roman" w:hAnsi="Times New Roman" w:cs="Times New Roman"/>
        </w:rPr>
        <w:t xml:space="preserve">a </w:t>
      </w:r>
      <w:r w:rsidR="00CB40E2" w:rsidRPr="00A264CB">
        <w:rPr>
          <w:rFonts w:ascii="Times New Roman" w:hAnsi="Times New Roman" w:cs="Times New Roman"/>
        </w:rPr>
        <w:t xml:space="preserve">right </w:t>
      </w:r>
      <w:r w:rsidR="00771D12" w:rsidRPr="00A264CB">
        <w:rPr>
          <w:rFonts w:ascii="Times New Roman" w:hAnsi="Times New Roman" w:cs="Times New Roman"/>
        </w:rPr>
        <w:t xml:space="preserve">fit </w:t>
      </w:r>
      <w:r w:rsidR="00CB40E2" w:rsidRPr="00A264CB">
        <w:rPr>
          <w:rFonts w:ascii="Times New Roman" w:hAnsi="Times New Roman" w:cs="Times New Roman"/>
        </w:rPr>
        <w:t xml:space="preserve">for the job as well as for the </w:t>
      </w:r>
      <w:r w:rsidR="00771D12" w:rsidRPr="00A264CB">
        <w:rPr>
          <w:rFonts w:ascii="Times New Roman" w:hAnsi="Times New Roman" w:cs="Times New Roman"/>
        </w:rPr>
        <w:t>organization</w:t>
      </w:r>
      <w:r w:rsidR="00B75A98" w:rsidRPr="00A264CB">
        <w:rPr>
          <w:rFonts w:ascii="Times New Roman" w:hAnsi="Times New Roman" w:cs="Times New Roman"/>
        </w:rPr>
        <w:t>.</w:t>
      </w:r>
      <w:r w:rsidR="00771D12" w:rsidRPr="00A264CB">
        <w:rPr>
          <w:rFonts w:ascii="Times New Roman" w:hAnsi="Times New Roman" w:cs="Times New Roman"/>
        </w:rPr>
        <w:t> </w:t>
      </w:r>
      <w:r w:rsidRPr="00A264CB">
        <w:rPr>
          <w:rFonts w:ascii="Times New Roman" w:hAnsi="Times New Roman" w:cs="Times New Roman"/>
        </w:rPr>
        <w:t xml:space="preserve">Managers must screen employees </w:t>
      </w:r>
      <w:r w:rsidR="005577C3" w:rsidRPr="00A264CB">
        <w:rPr>
          <w:rFonts w:ascii="Times New Roman" w:hAnsi="Times New Roman" w:cs="Times New Roman"/>
        </w:rPr>
        <w:t xml:space="preserve">carefully. They should challenge their </w:t>
      </w:r>
      <w:r w:rsidR="00AE447A" w:rsidRPr="00A264CB">
        <w:rPr>
          <w:rFonts w:ascii="Times New Roman" w:hAnsi="Times New Roman" w:cs="Times New Roman"/>
        </w:rPr>
        <w:t>learning</w:t>
      </w:r>
      <w:r w:rsidR="005577C3" w:rsidRPr="00A264CB">
        <w:rPr>
          <w:rFonts w:ascii="Times New Roman" w:hAnsi="Times New Roman" w:cs="Times New Roman"/>
        </w:rPr>
        <w:t xml:space="preserve"> and </w:t>
      </w:r>
      <w:r w:rsidRPr="00A264CB">
        <w:rPr>
          <w:rFonts w:ascii="Times New Roman" w:hAnsi="Times New Roman" w:cs="Times New Roman"/>
        </w:rPr>
        <w:t>technolo</w:t>
      </w:r>
      <w:r w:rsidR="00AE447A" w:rsidRPr="00A264CB">
        <w:rPr>
          <w:rFonts w:ascii="Times New Roman" w:hAnsi="Times New Roman" w:cs="Times New Roman"/>
        </w:rPr>
        <w:t>gically savvy</w:t>
      </w:r>
      <w:r w:rsidR="001E2323" w:rsidRPr="00A264CB">
        <w:rPr>
          <w:rFonts w:ascii="Times New Roman" w:hAnsi="Times New Roman" w:cs="Times New Roman"/>
        </w:rPr>
        <w:t xml:space="preserve"> by taking different tests such as </w:t>
      </w:r>
      <w:r w:rsidR="00C6414F" w:rsidRPr="00A264CB">
        <w:rPr>
          <w:rFonts w:ascii="Times New Roman" w:hAnsi="Times New Roman" w:cs="Times New Roman"/>
        </w:rPr>
        <w:t>i</w:t>
      </w:r>
      <w:r w:rsidR="001E2323" w:rsidRPr="00A264CB">
        <w:rPr>
          <w:rFonts w:ascii="Times New Roman" w:hAnsi="Times New Roman" w:cs="Times New Roman"/>
        </w:rPr>
        <w:t xml:space="preserve">ntegrity and </w:t>
      </w:r>
      <w:r w:rsidR="00C6414F" w:rsidRPr="00A264CB">
        <w:rPr>
          <w:rFonts w:ascii="Times New Roman" w:hAnsi="Times New Roman" w:cs="Times New Roman"/>
        </w:rPr>
        <w:t>mentalabilitytests. Recommendations</w:t>
      </w:r>
      <w:r w:rsidR="0081026A" w:rsidRPr="00A264CB">
        <w:rPr>
          <w:rFonts w:ascii="Times New Roman" w:hAnsi="Times New Roman" w:cs="Times New Roman"/>
        </w:rPr>
        <w:t xml:space="preserve">, </w:t>
      </w:r>
      <w:r w:rsidR="00F56AC2" w:rsidRPr="00A264CB">
        <w:rPr>
          <w:rFonts w:ascii="Times New Roman" w:hAnsi="Times New Roman" w:cs="Times New Roman"/>
        </w:rPr>
        <w:t>references</w:t>
      </w:r>
      <w:r w:rsidR="0081026A" w:rsidRPr="00A264CB">
        <w:rPr>
          <w:rFonts w:ascii="Times New Roman" w:hAnsi="Times New Roman" w:cs="Times New Roman"/>
        </w:rPr>
        <w:t xml:space="preserve">, and </w:t>
      </w:r>
      <w:r w:rsidR="00F56AC2" w:rsidRPr="00A264CB">
        <w:rPr>
          <w:rFonts w:ascii="Times New Roman" w:hAnsi="Times New Roman" w:cs="Times New Roman"/>
        </w:rPr>
        <w:t>backgrounds</w:t>
      </w:r>
      <w:r w:rsidR="0081026A" w:rsidRPr="00A264CB">
        <w:rPr>
          <w:rFonts w:ascii="Times New Roman" w:hAnsi="Times New Roman" w:cs="Times New Roman"/>
        </w:rPr>
        <w:t xml:space="preserve"> must </w:t>
      </w:r>
      <w:r w:rsidR="00F56AC2" w:rsidRPr="00A264CB">
        <w:rPr>
          <w:rFonts w:ascii="Times New Roman" w:hAnsi="Times New Roman" w:cs="Times New Roman"/>
        </w:rPr>
        <w:t>also</w:t>
      </w:r>
      <w:r w:rsidR="0081026A" w:rsidRPr="00A264CB">
        <w:rPr>
          <w:rFonts w:ascii="Times New Roman" w:hAnsi="Times New Roman" w:cs="Times New Roman"/>
        </w:rPr>
        <w:t xml:space="preserve"> be </w:t>
      </w:r>
      <w:r w:rsidR="00F56AC2" w:rsidRPr="00A264CB">
        <w:rPr>
          <w:rFonts w:ascii="Times New Roman" w:hAnsi="Times New Roman" w:cs="Times New Roman"/>
        </w:rPr>
        <w:t>checked</w:t>
      </w:r>
      <w:r w:rsidR="001C1E45" w:rsidRPr="00A264CB">
        <w:rPr>
          <w:rFonts w:ascii="Times New Roman" w:hAnsi="Times New Roman" w:cs="Times New Roman"/>
        </w:rPr>
        <w:fldChar w:fldCharType="begin"/>
      </w:r>
      <w:r w:rsidR="00DD0DEB" w:rsidRPr="00A264CB">
        <w:rPr>
          <w:rFonts w:ascii="Times New Roman" w:hAnsi="Times New Roman" w:cs="Times New Roman"/>
        </w:rPr>
        <w:instrText xml:space="preserve"> ADDIN ZOTERO_ITEM CSL_CITATION {"citationID":"zLGtYLGU","properties":{"formattedCitation":"(Cascio, 2010)","plainCitation":"(Cascio, 2010)","noteIndex":0},"citationItems":[{"id":193,"uris":["http://zotero.org/users/local/wY2D8D5E/items/K985ME5B"],"uri":["http://zotero.org/users/local/wY2D8D5E/items/K985ME5B"],"itemData":{"id":193,"type":"book","title":"Managing Human Resources (Sie) 8E","publisher":"Tata McGraw-Hill Education","number-of-pages":"732","source":"Google Books","ISBN":"978-0-07-070073-4","note":"Google-Books-ID: 423elGiWMgAC","language":"en","author":[{"family":"Cascio","given":""}],"issued":{"date-parts":[["2010"]]}}}],"schema":"https://github.com/citation-style-language/schema/raw/master/csl-citation.json"} </w:instrText>
      </w:r>
      <w:r w:rsidR="001C1E45" w:rsidRPr="00A264CB">
        <w:rPr>
          <w:rFonts w:ascii="Times New Roman" w:hAnsi="Times New Roman" w:cs="Times New Roman"/>
        </w:rPr>
        <w:fldChar w:fldCharType="separate"/>
      </w:r>
      <w:r w:rsidR="00DD0DEB" w:rsidRPr="00A264CB">
        <w:rPr>
          <w:rFonts w:ascii="Times New Roman" w:hAnsi="Times New Roman" w:cs="Times New Roman"/>
        </w:rPr>
        <w:t>(Cascio, 2010)</w:t>
      </w:r>
      <w:r w:rsidR="001C1E45" w:rsidRPr="00A264CB">
        <w:rPr>
          <w:rFonts w:ascii="Times New Roman" w:hAnsi="Times New Roman" w:cs="Times New Roman"/>
        </w:rPr>
        <w:fldChar w:fldCharType="end"/>
      </w:r>
      <w:r w:rsidR="0081026A" w:rsidRPr="00A264CB">
        <w:rPr>
          <w:rFonts w:ascii="Times New Roman" w:hAnsi="Times New Roman" w:cs="Times New Roman"/>
        </w:rPr>
        <w:t xml:space="preserve">. </w:t>
      </w:r>
      <w:r w:rsidR="00D65E72" w:rsidRPr="00A264CB">
        <w:rPr>
          <w:rFonts w:ascii="Times New Roman" w:hAnsi="Times New Roman" w:cs="Times New Roman"/>
        </w:rPr>
        <w:t xml:space="preserve">They should also </w:t>
      </w:r>
      <w:r w:rsidR="00C92039">
        <w:rPr>
          <w:rFonts w:ascii="Times New Roman" w:hAnsi="Times New Roman" w:cs="Times New Roman"/>
        </w:rPr>
        <w:t xml:space="preserve">opt </w:t>
      </w:r>
      <w:r w:rsidR="00D65E72" w:rsidRPr="00A264CB">
        <w:rPr>
          <w:rFonts w:ascii="Times New Roman" w:hAnsi="Times New Roman" w:cs="Times New Roman"/>
        </w:rPr>
        <w:t xml:space="preserve">for drug </w:t>
      </w:r>
      <w:r w:rsidR="00DC09C5" w:rsidRPr="00A264CB">
        <w:rPr>
          <w:rFonts w:ascii="Times New Roman" w:hAnsi="Times New Roman" w:cs="Times New Roman"/>
        </w:rPr>
        <w:t xml:space="preserve">screening during this stage. </w:t>
      </w:r>
    </w:p>
    <w:p w:rsidR="00227007" w:rsidRPr="00A264CB" w:rsidRDefault="00B23F07" w:rsidP="00A264CB">
      <w:pPr>
        <w:ind w:firstLine="0"/>
        <w:rPr>
          <w:rFonts w:ascii="Times New Roman" w:hAnsi="Times New Roman" w:cs="Times New Roman"/>
          <w:b/>
        </w:rPr>
      </w:pPr>
      <w:r w:rsidRPr="00A264CB">
        <w:rPr>
          <w:rFonts w:ascii="Times New Roman" w:hAnsi="Times New Roman" w:cs="Times New Roman"/>
          <w:b/>
        </w:rPr>
        <w:t>Acceptance and implementation of change</w:t>
      </w:r>
    </w:p>
    <w:p w:rsidR="00A8306B" w:rsidRPr="00A264CB" w:rsidRDefault="00B23F07" w:rsidP="00A264CB">
      <w:pPr>
        <w:ind w:firstLine="0"/>
        <w:rPr>
          <w:rFonts w:ascii="Times New Roman" w:hAnsi="Times New Roman" w:cs="Times New Roman"/>
          <w:color w:val="000000" w:themeColor="text1"/>
        </w:rPr>
      </w:pPr>
      <w:r w:rsidRPr="00A264CB">
        <w:rPr>
          <w:rFonts w:ascii="Times New Roman" w:hAnsi="Times New Roman" w:cs="Times New Roman"/>
        </w:rPr>
        <w:lastRenderedPageBreak/>
        <w:tab/>
        <w:t xml:space="preserve">Another challenge that my organization is facing </w:t>
      </w:r>
      <w:r w:rsidR="00692E19" w:rsidRPr="00A264CB">
        <w:rPr>
          <w:rFonts w:ascii="Times New Roman" w:hAnsi="Times New Roman" w:cs="Times New Roman"/>
        </w:rPr>
        <w:t>regarding</w:t>
      </w:r>
      <w:r w:rsidRPr="00A264CB">
        <w:rPr>
          <w:rFonts w:ascii="Times New Roman" w:hAnsi="Times New Roman" w:cs="Times New Roman"/>
        </w:rPr>
        <w:t xml:space="preserve"> managing </w:t>
      </w:r>
      <w:r w:rsidR="00692E19" w:rsidRPr="00A264CB">
        <w:rPr>
          <w:rFonts w:ascii="Times New Roman" w:hAnsi="Times New Roman" w:cs="Times New Roman"/>
        </w:rPr>
        <w:t>people i</w:t>
      </w:r>
      <w:r w:rsidRPr="00A264CB">
        <w:rPr>
          <w:rFonts w:ascii="Times New Roman" w:hAnsi="Times New Roman" w:cs="Times New Roman"/>
        </w:rPr>
        <w:t xml:space="preserve">s </w:t>
      </w:r>
      <w:r w:rsidR="00692E19" w:rsidRPr="00A264CB">
        <w:rPr>
          <w:rFonts w:ascii="Times New Roman" w:hAnsi="Times New Roman" w:cs="Times New Roman"/>
        </w:rPr>
        <w:t xml:space="preserve">acceptance and </w:t>
      </w:r>
      <w:r w:rsidR="00086512" w:rsidRPr="00A264CB">
        <w:rPr>
          <w:rFonts w:ascii="Times New Roman" w:hAnsi="Times New Roman" w:cs="Times New Roman"/>
        </w:rPr>
        <w:t>implementation</w:t>
      </w:r>
      <w:r w:rsidR="00692E19" w:rsidRPr="00A264CB">
        <w:rPr>
          <w:rFonts w:ascii="Times New Roman" w:hAnsi="Times New Roman" w:cs="Times New Roman"/>
        </w:rPr>
        <w:t xml:space="preserve"> of change.</w:t>
      </w:r>
      <w:r w:rsidR="00421828" w:rsidRPr="00A264CB">
        <w:rPr>
          <w:rFonts w:ascii="Times New Roman" w:hAnsi="Times New Roman" w:cs="Times New Roman"/>
        </w:rPr>
        <w:t xml:space="preserve">Change can affect management, organization structure, </w:t>
      </w:r>
      <w:r w:rsidR="00307D2D" w:rsidRPr="00A264CB">
        <w:rPr>
          <w:rFonts w:ascii="Times New Roman" w:hAnsi="Times New Roman" w:cs="Times New Roman"/>
        </w:rPr>
        <w:t>technology</w:t>
      </w:r>
      <w:r w:rsidR="00B1570C" w:rsidRPr="00A264CB">
        <w:rPr>
          <w:rFonts w:ascii="Times New Roman" w:hAnsi="Times New Roman" w:cs="Times New Roman"/>
        </w:rPr>
        <w:t xml:space="preserve"> as well as humans. </w:t>
      </w:r>
      <w:r w:rsidR="00A35400" w:rsidRPr="00A264CB">
        <w:rPr>
          <w:rFonts w:ascii="Times New Roman" w:hAnsi="Times New Roman" w:cs="Times New Roman"/>
        </w:rPr>
        <w:t>Any</w:t>
      </w:r>
      <w:r w:rsidR="00307D2D" w:rsidRPr="00A264CB">
        <w:rPr>
          <w:rFonts w:ascii="Times New Roman" w:hAnsi="Times New Roman" w:cs="Times New Roman"/>
        </w:rPr>
        <w:t xml:space="preserve"> kind of change can be addressed with </w:t>
      </w:r>
      <w:r w:rsidR="00A35400" w:rsidRPr="00A264CB">
        <w:rPr>
          <w:rFonts w:ascii="Times New Roman" w:hAnsi="Times New Roman" w:cs="Times New Roman"/>
        </w:rPr>
        <w:t>proper</w:t>
      </w:r>
      <w:r w:rsidR="00307D2D" w:rsidRPr="00A264CB">
        <w:rPr>
          <w:rFonts w:ascii="Times New Roman" w:hAnsi="Times New Roman" w:cs="Times New Roman"/>
        </w:rPr>
        <w:t xml:space="preserve"> planning.</w:t>
      </w:r>
      <w:r w:rsidR="00506226" w:rsidRPr="00A264CB">
        <w:rPr>
          <w:rFonts w:ascii="Times New Roman" w:hAnsi="Times New Roman" w:cs="Times New Roman"/>
        </w:rPr>
        <w:t>Therefore</w:t>
      </w:r>
      <w:r w:rsidR="00A35400" w:rsidRPr="00A264CB">
        <w:rPr>
          <w:rFonts w:ascii="Times New Roman" w:hAnsi="Times New Roman" w:cs="Times New Roman"/>
        </w:rPr>
        <w:t xml:space="preserve">, managers are required to make sure that their employees are </w:t>
      </w:r>
      <w:r w:rsidR="00EA1F22" w:rsidRPr="00A264CB">
        <w:rPr>
          <w:rFonts w:ascii="Times New Roman" w:hAnsi="Times New Roman" w:cs="Times New Roman"/>
        </w:rPr>
        <w:t>gracefully adapting the change.</w:t>
      </w:r>
      <w:r w:rsidR="00094D82" w:rsidRPr="00A264CB">
        <w:rPr>
          <w:rFonts w:ascii="Times New Roman" w:hAnsi="Times New Roman" w:cs="Times New Roman"/>
        </w:rPr>
        <w:t xml:space="preserve"> In this way, the change will be </w:t>
      </w:r>
      <w:r w:rsidR="0010399C" w:rsidRPr="00A264CB">
        <w:rPr>
          <w:rFonts w:ascii="Times New Roman" w:hAnsi="Times New Roman" w:cs="Times New Roman"/>
        </w:rPr>
        <w:t>advantageous</w:t>
      </w:r>
      <w:r w:rsidR="00094D82" w:rsidRPr="00A264CB">
        <w:rPr>
          <w:rFonts w:ascii="Times New Roman" w:hAnsi="Times New Roman" w:cs="Times New Roman"/>
          <w:color w:val="000000" w:themeColor="text1"/>
        </w:rPr>
        <w:t xml:space="preserve">for the </w:t>
      </w:r>
      <w:r w:rsidR="0010399C" w:rsidRPr="00A264CB">
        <w:rPr>
          <w:rFonts w:ascii="Times New Roman" w:hAnsi="Times New Roman" w:cs="Times New Roman"/>
          <w:color w:val="000000" w:themeColor="text1"/>
        </w:rPr>
        <w:t>organization.</w:t>
      </w:r>
    </w:p>
    <w:p w:rsidR="00DD5CEA" w:rsidRPr="00A264CB" w:rsidRDefault="00B23F07" w:rsidP="00A264CB">
      <w:pPr>
        <w:ind w:firstLine="0"/>
        <w:rPr>
          <w:rFonts w:ascii="Times New Roman" w:hAnsi="Times New Roman" w:cs="Times New Roman"/>
          <w:b/>
          <w:color w:val="000000" w:themeColor="text1"/>
        </w:rPr>
      </w:pPr>
      <w:r w:rsidRPr="00A264CB">
        <w:rPr>
          <w:rFonts w:ascii="Times New Roman" w:hAnsi="Times New Roman" w:cs="Times New Roman"/>
          <w:b/>
          <w:color w:val="000000" w:themeColor="text1"/>
        </w:rPr>
        <w:t xml:space="preserve">Overcoming the challenge </w:t>
      </w:r>
    </w:p>
    <w:p w:rsidR="00124C25" w:rsidRPr="00A264CB" w:rsidRDefault="00B23F07" w:rsidP="00A264CB">
      <w:pPr>
        <w:rPr>
          <w:rFonts w:ascii="Times New Roman" w:hAnsi="Times New Roman" w:cs="Times New Roman"/>
          <w:color w:val="000000" w:themeColor="text1"/>
        </w:rPr>
      </w:pPr>
      <w:r w:rsidRPr="00A264CB">
        <w:rPr>
          <w:rFonts w:ascii="Times New Roman" w:hAnsi="Times New Roman" w:cs="Times New Roman"/>
          <w:color w:val="000000" w:themeColor="text1"/>
        </w:rPr>
        <w:t xml:space="preserve">No single </w:t>
      </w:r>
      <w:r w:rsidR="00654CDC" w:rsidRPr="00A264CB">
        <w:rPr>
          <w:rFonts w:ascii="Times New Roman" w:hAnsi="Times New Roman" w:cs="Times New Roman"/>
          <w:color w:val="000000" w:themeColor="text1"/>
        </w:rPr>
        <w:t>strategy</w:t>
      </w:r>
      <w:r w:rsidRPr="00A264CB">
        <w:rPr>
          <w:rFonts w:ascii="Times New Roman" w:hAnsi="Times New Roman" w:cs="Times New Roman"/>
          <w:color w:val="000000" w:themeColor="text1"/>
        </w:rPr>
        <w:t xml:space="preserve"> can be used to overco</w:t>
      </w:r>
      <w:r w:rsidR="00654CDC" w:rsidRPr="00A264CB">
        <w:rPr>
          <w:rFonts w:ascii="Times New Roman" w:hAnsi="Times New Roman" w:cs="Times New Roman"/>
          <w:color w:val="000000" w:themeColor="text1"/>
        </w:rPr>
        <w:t xml:space="preserve">me this HR challenge. The best approach in this regard can be </w:t>
      </w:r>
      <w:r w:rsidR="007437E1" w:rsidRPr="00A264CB">
        <w:rPr>
          <w:rFonts w:ascii="Times New Roman" w:hAnsi="Times New Roman" w:cs="Times New Roman"/>
          <w:color w:val="000000" w:themeColor="text1"/>
        </w:rPr>
        <w:t>the</w:t>
      </w:r>
      <w:r w:rsidR="00023F9B" w:rsidRPr="00A264CB">
        <w:rPr>
          <w:rFonts w:ascii="Times New Roman" w:hAnsi="Times New Roman" w:cs="Times New Roman"/>
          <w:color w:val="000000" w:themeColor="text1"/>
        </w:rPr>
        <w:t xml:space="preserve"> presence of </w:t>
      </w:r>
      <w:r w:rsidR="007437E1" w:rsidRPr="00A264CB">
        <w:rPr>
          <w:rFonts w:ascii="Times New Roman" w:hAnsi="Times New Roman" w:cs="Times New Roman"/>
          <w:color w:val="000000" w:themeColor="text1"/>
        </w:rPr>
        <w:t xml:space="preserve">effective </w:t>
      </w:r>
      <w:r w:rsidR="00023F9B" w:rsidRPr="00A264CB">
        <w:rPr>
          <w:rFonts w:ascii="Times New Roman" w:hAnsi="Times New Roman" w:cs="Times New Roman"/>
          <w:color w:val="000000" w:themeColor="text1"/>
        </w:rPr>
        <w:t>communication</w:t>
      </w:r>
      <w:r w:rsidR="007437E1" w:rsidRPr="00A264CB">
        <w:rPr>
          <w:rFonts w:ascii="Times New Roman" w:hAnsi="Times New Roman" w:cs="Times New Roman"/>
          <w:color w:val="000000" w:themeColor="text1"/>
        </w:rPr>
        <w:t xml:space="preserve"> among employees and </w:t>
      </w:r>
      <w:r w:rsidR="00023F9B" w:rsidRPr="00A264CB">
        <w:rPr>
          <w:rFonts w:ascii="Times New Roman" w:hAnsi="Times New Roman" w:cs="Times New Roman"/>
          <w:color w:val="000000" w:themeColor="text1"/>
        </w:rPr>
        <w:t xml:space="preserve">management. </w:t>
      </w:r>
      <w:r w:rsidR="0030677A" w:rsidRPr="00A264CB">
        <w:rPr>
          <w:rFonts w:ascii="Times New Roman" w:hAnsi="Times New Roman" w:cs="Times New Roman"/>
          <w:color w:val="000000" w:themeColor="text1"/>
        </w:rPr>
        <w:t xml:space="preserve">Employees will be then able to understand the cause behind the change and potential </w:t>
      </w:r>
      <w:r w:rsidR="009D1418" w:rsidRPr="00A264CB">
        <w:rPr>
          <w:rFonts w:ascii="Times New Roman" w:hAnsi="Times New Roman" w:cs="Times New Roman"/>
          <w:color w:val="000000" w:themeColor="text1"/>
        </w:rPr>
        <w:t>benefits</w:t>
      </w:r>
      <w:r w:rsidR="0030677A" w:rsidRPr="00A264CB">
        <w:rPr>
          <w:rFonts w:ascii="Times New Roman" w:hAnsi="Times New Roman" w:cs="Times New Roman"/>
          <w:color w:val="000000" w:themeColor="text1"/>
        </w:rPr>
        <w:t xml:space="preserve"> that they can get from the change.</w:t>
      </w:r>
      <w:r w:rsidR="009D1418" w:rsidRPr="00A264CB">
        <w:rPr>
          <w:rFonts w:ascii="Times New Roman" w:hAnsi="Times New Roman" w:cs="Times New Roman"/>
          <w:color w:val="000000" w:themeColor="text1"/>
        </w:rPr>
        <w:t xml:space="preserve">  In addition, managers are also required to equip their employees with </w:t>
      </w:r>
      <w:r w:rsidR="000A5FE3" w:rsidRPr="00A264CB">
        <w:rPr>
          <w:rFonts w:ascii="Times New Roman" w:hAnsi="Times New Roman" w:cs="Times New Roman"/>
          <w:color w:val="000000" w:themeColor="text1"/>
        </w:rPr>
        <w:t>the skills</w:t>
      </w:r>
      <w:r w:rsidR="009D1418" w:rsidRPr="00A264CB">
        <w:rPr>
          <w:rFonts w:ascii="Times New Roman" w:hAnsi="Times New Roman" w:cs="Times New Roman"/>
          <w:color w:val="000000" w:themeColor="text1"/>
        </w:rPr>
        <w:t xml:space="preserve"> and </w:t>
      </w:r>
      <w:r w:rsidR="000A5FE3" w:rsidRPr="00A264CB">
        <w:rPr>
          <w:rFonts w:ascii="Times New Roman" w:hAnsi="Times New Roman" w:cs="Times New Roman"/>
          <w:color w:val="000000" w:themeColor="text1"/>
        </w:rPr>
        <w:t xml:space="preserve">expertise that they need in the event of </w:t>
      </w:r>
      <w:r w:rsidR="001739B8" w:rsidRPr="00A264CB">
        <w:rPr>
          <w:rFonts w:ascii="Times New Roman" w:hAnsi="Times New Roman" w:cs="Times New Roman"/>
          <w:color w:val="000000" w:themeColor="text1"/>
        </w:rPr>
        <w:t>a change</w:t>
      </w:r>
      <w:r w:rsidR="000A5FE3" w:rsidRPr="00A264CB">
        <w:rPr>
          <w:rFonts w:ascii="Times New Roman" w:hAnsi="Times New Roman" w:cs="Times New Roman"/>
          <w:color w:val="000000" w:themeColor="text1"/>
        </w:rPr>
        <w:t xml:space="preserve">. </w:t>
      </w:r>
      <w:r w:rsidR="001739B8" w:rsidRPr="00A264CB">
        <w:rPr>
          <w:rFonts w:ascii="Times New Roman" w:hAnsi="Times New Roman" w:cs="Times New Roman"/>
          <w:color w:val="000000" w:themeColor="text1"/>
        </w:rPr>
        <w:t xml:space="preserve">For this purpose, they can provide </w:t>
      </w:r>
      <w:r w:rsidR="00952995" w:rsidRPr="00A264CB">
        <w:rPr>
          <w:rFonts w:ascii="Times New Roman" w:hAnsi="Times New Roman" w:cs="Times New Roman"/>
          <w:color w:val="000000" w:themeColor="text1"/>
        </w:rPr>
        <w:t xml:space="preserve">training to their </w:t>
      </w:r>
      <w:r w:rsidR="00871AAD" w:rsidRPr="00A264CB">
        <w:rPr>
          <w:rFonts w:ascii="Times New Roman" w:hAnsi="Times New Roman" w:cs="Times New Roman"/>
          <w:color w:val="000000" w:themeColor="text1"/>
        </w:rPr>
        <w:t>employee’srelated</w:t>
      </w:r>
      <w:r w:rsidR="00952995" w:rsidRPr="00A264CB">
        <w:rPr>
          <w:rFonts w:ascii="Times New Roman" w:hAnsi="Times New Roman" w:cs="Times New Roman"/>
          <w:color w:val="000000" w:themeColor="text1"/>
        </w:rPr>
        <w:t xml:space="preserve"> to the </w:t>
      </w:r>
      <w:r w:rsidR="00871AAD" w:rsidRPr="00A264CB">
        <w:rPr>
          <w:rFonts w:ascii="Times New Roman" w:hAnsi="Times New Roman" w:cs="Times New Roman"/>
          <w:color w:val="000000" w:themeColor="text1"/>
        </w:rPr>
        <w:t>development</w:t>
      </w:r>
      <w:r w:rsidR="00952995" w:rsidRPr="00A264CB">
        <w:rPr>
          <w:rFonts w:ascii="Times New Roman" w:hAnsi="Times New Roman" w:cs="Times New Roman"/>
          <w:color w:val="000000" w:themeColor="text1"/>
        </w:rPr>
        <w:t xml:space="preserve"> of </w:t>
      </w:r>
      <w:r w:rsidR="00871AAD" w:rsidRPr="00A264CB">
        <w:rPr>
          <w:rFonts w:ascii="Times New Roman" w:hAnsi="Times New Roman" w:cs="Times New Roman"/>
          <w:color w:val="000000" w:themeColor="text1"/>
        </w:rPr>
        <w:t>different</w:t>
      </w:r>
      <w:r w:rsidRPr="00A264CB">
        <w:rPr>
          <w:rFonts w:ascii="Times New Roman" w:hAnsi="Times New Roman" w:cs="Times New Roman"/>
          <w:color w:val="000000" w:themeColor="text1"/>
        </w:rPr>
        <w:t xml:space="preserve"> hard and soft skills</w:t>
      </w:r>
      <w:r w:rsidR="00871AAD" w:rsidRPr="00A264CB">
        <w:rPr>
          <w:rFonts w:ascii="Times New Roman" w:hAnsi="Times New Roman" w:cs="Times New Roman"/>
          <w:color w:val="000000" w:themeColor="text1"/>
        </w:rPr>
        <w:t>.</w:t>
      </w:r>
      <w:r w:rsidR="00D13ECA" w:rsidRPr="00A264CB">
        <w:rPr>
          <w:rFonts w:ascii="Times New Roman" w:hAnsi="Times New Roman" w:cs="Times New Roman"/>
          <w:color w:val="000000" w:themeColor="text1"/>
        </w:rPr>
        <w:t xml:space="preserve"> This is the best strategy to make employees feel </w:t>
      </w:r>
      <w:r w:rsidRPr="00A264CB">
        <w:rPr>
          <w:rFonts w:ascii="Times New Roman" w:hAnsi="Times New Roman" w:cs="Times New Roman"/>
          <w:color w:val="000000" w:themeColor="text1"/>
        </w:rPr>
        <w:t xml:space="preserve">secure and </w:t>
      </w:r>
      <w:r w:rsidR="00D13ECA" w:rsidRPr="00A264CB">
        <w:rPr>
          <w:rFonts w:ascii="Times New Roman" w:hAnsi="Times New Roman" w:cs="Times New Roman"/>
          <w:color w:val="000000" w:themeColor="text1"/>
        </w:rPr>
        <w:t>proficient</w:t>
      </w:r>
      <w:r w:rsidRPr="00A264CB">
        <w:rPr>
          <w:rFonts w:ascii="Times New Roman" w:hAnsi="Times New Roman" w:cs="Times New Roman"/>
          <w:color w:val="000000" w:themeColor="text1"/>
        </w:rPr>
        <w:t xml:space="preserve"> to </w:t>
      </w:r>
      <w:r w:rsidR="00D13ECA" w:rsidRPr="00A264CB">
        <w:rPr>
          <w:rFonts w:ascii="Times New Roman" w:hAnsi="Times New Roman" w:cs="Times New Roman"/>
          <w:color w:val="000000" w:themeColor="text1"/>
        </w:rPr>
        <w:t>adapt to the</w:t>
      </w:r>
      <w:r w:rsidRPr="00A264CB">
        <w:rPr>
          <w:rFonts w:ascii="Times New Roman" w:hAnsi="Times New Roman" w:cs="Times New Roman"/>
          <w:color w:val="000000" w:themeColor="text1"/>
        </w:rPr>
        <w:t xml:space="preserve"> change</w:t>
      </w:r>
    </w:p>
    <w:p w:rsidR="00D9730D" w:rsidRPr="00A264CB" w:rsidRDefault="00B23F07" w:rsidP="00A264CB">
      <w:pPr>
        <w:ind w:firstLine="0"/>
        <w:rPr>
          <w:rFonts w:ascii="Times New Roman" w:hAnsi="Times New Roman" w:cs="Times New Roman"/>
          <w:b/>
        </w:rPr>
      </w:pPr>
      <w:r w:rsidRPr="00A264CB">
        <w:rPr>
          <w:rFonts w:ascii="Times New Roman" w:hAnsi="Times New Roman" w:cs="Times New Roman"/>
          <w:b/>
        </w:rPr>
        <w:t>Enhancing employee productivity, engagement, and morale</w:t>
      </w:r>
    </w:p>
    <w:p w:rsidR="009E3E2E" w:rsidRPr="00A264CB" w:rsidRDefault="00B23F07" w:rsidP="00A264CB">
      <w:pPr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 xml:space="preserve">Different strategies can be used to enhance employee’s productivity, engagement, and morale. </w:t>
      </w:r>
      <w:r w:rsidR="00AD39E9" w:rsidRPr="00A264CB">
        <w:rPr>
          <w:rFonts w:ascii="Times New Roman" w:hAnsi="Times New Roman" w:cs="Times New Roman"/>
        </w:rPr>
        <w:t>I can</w:t>
      </w:r>
      <w:r w:rsidR="00F17E59" w:rsidRPr="00A264CB">
        <w:rPr>
          <w:rFonts w:ascii="Times New Roman" w:hAnsi="Times New Roman" w:cs="Times New Roman"/>
        </w:rPr>
        <w:t xml:space="preserve"> set realistic and achievable goals for </w:t>
      </w:r>
      <w:r w:rsidR="00E12357" w:rsidRPr="00A264CB">
        <w:rPr>
          <w:rFonts w:ascii="Times New Roman" w:hAnsi="Times New Roman" w:cs="Times New Roman"/>
        </w:rPr>
        <w:t>employees</w:t>
      </w:r>
      <w:r w:rsidR="00F17E59" w:rsidRPr="00A264CB">
        <w:rPr>
          <w:rFonts w:ascii="Times New Roman" w:hAnsi="Times New Roman" w:cs="Times New Roman"/>
        </w:rPr>
        <w:t>and encourage them to attain those goals by giving them proper feedback</w:t>
      </w:r>
      <w:r w:rsidR="001C1E45" w:rsidRPr="00A264CB">
        <w:rPr>
          <w:rFonts w:ascii="Times New Roman" w:hAnsi="Times New Roman" w:cs="Times New Roman"/>
        </w:rPr>
        <w:fldChar w:fldCharType="begin"/>
      </w:r>
      <w:r w:rsidR="007625F5" w:rsidRPr="00A264CB">
        <w:rPr>
          <w:rFonts w:ascii="Times New Roman" w:hAnsi="Times New Roman" w:cs="Times New Roman"/>
        </w:rPr>
        <w:instrText xml:space="preserve"> ADDIN ZOTERO_ITEM CSL_CITATION {"citationID":"VPyYJSYt","properties":{"formattedCitation":"(Shields et al., 2015)","plainCitation":"(Shields et al., 2015)","noteIndex":0},"citationItems":[{"id":197,"uris":["http://zotero.org/users/local/wY2D8D5E/items/8GEQAJWF"],"uri":["http://zotero.org/users/local/wY2D8D5E/items/8GEQAJWF"],"itemData":{"id":197,"type":"book","title":"Managing employee performance &amp; reward: Concepts, practices, strategies","publisher":"Cambridge University Press","ISBN":"1-107-65353-3","author":[{"family":"Shields","given":"John"},{"family":"Brown","given":"Michelle"},{"family":"Kaine","given":"Sarah"},{"family":"Dolle-Samuel","given":"Catherine"},{"family":"North-Samardzic","given":"Andrea"},{"family":"McLean","given":"Peter"},{"family":"Johns","given":"Robyn"},{"family":"O'Leary","given":"Patrick"},{"family":"Robinson","given":"Jack"},{"family":"Plimmer","given":"Geoff"}],"issued":{"date-parts":[["2015"]]}}}],"schema":"https://github.com/citation-style-language/schema/raw/master/csl-citation.json"} </w:instrText>
      </w:r>
      <w:r w:rsidR="001C1E45" w:rsidRPr="00A264CB">
        <w:rPr>
          <w:rFonts w:ascii="Times New Roman" w:hAnsi="Times New Roman" w:cs="Times New Roman"/>
        </w:rPr>
        <w:fldChar w:fldCharType="separate"/>
      </w:r>
      <w:r w:rsidR="007625F5" w:rsidRPr="00A264CB">
        <w:rPr>
          <w:rFonts w:ascii="Times New Roman" w:hAnsi="Times New Roman" w:cs="Times New Roman"/>
        </w:rPr>
        <w:t>(Shields et al., 2015)</w:t>
      </w:r>
      <w:r w:rsidR="001C1E45" w:rsidRPr="00A264CB">
        <w:rPr>
          <w:rFonts w:ascii="Times New Roman" w:hAnsi="Times New Roman" w:cs="Times New Roman"/>
        </w:rPr>
        <w:fldChar w:fldCharType="end"/>
      </w:r>
      <w:r w:rsidR="00F17E59" w:rsidRPr="00A264CB">
        <w:rPr>
          <w:rFonts w:ascii="Times New Roman" w:hAnsi="Times New Roman" w:cs="Times New Roman"/>
        </w:rPr>
        <w:t>.</w:t>
      </w:r>
      <w:r w:rsidR="00E12357" w:rsidRPr="00A264CB">
        <w:rPr>
          <w:rFonts w:ascii="Times New Roman" w:hAnsi="Times New Roman" w:cs="Times New Roman"/>
        </w:rPr>
        <w:t>This will not only increase their productivity but also their engagement and morale.</w:t>
      </w:r>
      <w:r w:rsidR="00465A98" w:rsidRPr="00A264CB">
        <w:rPr>
          <w:rFonts w:ascii="Times New Roman" w:hAnsi="Times New Roman" w:cs="Times New Roman"/>
        </w:rPr>
        <w:t xml:space="preserve"> I </w:t>
      </w:r>
      <w:r w:rsidR="00F045AC" w:rsidRPr="00A264CB">
        <w:rPr>
          <w:rFonts w:ascii="Times New Roman" w:hAnsi="Times New Roman" w:cs="Times New Roman"/>
        </w:rPr>
        <w:t>can</w:t>
      </w:r>
      <w:r w:rsidR="00465A98" w:rsidRPr="00A264CB">
        <w:rPr>
          <w:rFonts w:ascii="Times New Roman" w:hAnsi="Times New Roman" w:cs="Times New Roman"/>
        </w:rPr>
        <w:t xml:space="preserve"> also give them choices to participate in decision making. </w:t>
      </w:r>
      <w:r w:rsidR="00A42F70" w:rsidRPr="00A264CB">
        <w:rPr>
          <w:rFonts w:ascii="Times New Roman" w:hAnsi="Times New Roman" w:cs="Times New Roman"/>
        </w:rPr>
        <w:t xml:space="preserve">Thus, making them autonomous will increase their </w:t>
      </w:r>
      <w:r w:rsidR="00F17E59" w:rsidRPr="00A264CB">
        <w:rPr>
          <w:rFonts w:ascii="Times New Roman" w:hAnsi="Times New Roman" w:cs="Times New Roman"/>
        </w:rPr>
        <w:t>effective</w:t>
      </w:r>
      <w:r w:rsidR="00691FD0" w:rsidRPr="00A264CB">
        <w:rPr>
          <w:rFonts w:ascii="Times New Roman" w:hAnsi="Times New Roman" w:cs="Times New Roman"/>
        </w:rPr>
        <w:t>ness.</w:t>
      </w:r>
      <w:r w:rsidR="00F045AC" w:rsidRPr="00A264CB">
        <w:rPr>
          <w:rFonts w:ascii="Times New Roman" w:hAnsi="Times New Roman" w:cs="Times New Roman"/>
        </w:rPr>
        <w:t xml:space="preserve"> In addition, they can be encouraged to work in different teams specifically cross-functional. This will increase their expertise and they will be able to manage every task successfully.  </w:t>
      </w:r>
    </w:p>
    <w:p w:rsidR="00D5356F" w:rsidRPr="00A264CB" w:rsidRDefault="00B23F07" w:rsidP="00A264CB">
      <w:pPr>
        <w:ind w:firstLine="0"/>
        <w:rPr>
          <w:rFonts w:ascii="Times New Roman" w:hAnsi="Times New Roman" w:cs="Times New Roman"/>
          <w:b/>
        </w:rPr>
      </w:pPr>
      <w:r w:rsidRPr="00A264CB">
        <w:rPr>
          <w:rFonts w:ascii="Times New Roman" w:hAnsi="Times New Roman" w:cs="Times New Roman"/>
          <w:b/>
        </w:rPr>
        <w:t>Insights into effective people management</w:t>
      </w:r>
    </w:p>
    <w:p w:rsidR="00E725D8" w:rsidRPr="00A264CB" w:rsidRDefault="00B23F07" w:rsidP="00A264CB">
      <w:pPr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lastRenderedPageBreak/>
        <w:t>People can be effectively managed by enhancing their capabilities and mak</w:t>
      </w:r>
      <w:r w:rsidR="00E302A3" w:rsidRPr="00A264CB">
        <w:rPr>
          <w:rFonts w:ascii="Times New Roman" w:hAnsi="Times New Roman" w:cs="Times New Roman"/>
        </w:rPr>
        <w:t>ing</w:t>
      </w:r>
      <w:r w:rsidRPr="00A264CB">
        <w:rPr>
          <w:rFonts w:ascii="Times New Roman" w:hAnsi="Times New Roman" w:cs="Times New Roman"/>
        </w:rPr>
        <w:t xml:space="preserve"> them able to face every challenge in the organization.</w:t>
      </w:r>
      <w:r w:rsidR="00E302A3" w:rsidRPr="00A264CB">
        <w:rPr>
          <w:rFonts w:ascii="Times New Roman" w:hAnsi="Times New Roman" w:cs="Times New Roman"/>
        </w:rPr>
        <w:t xml:space="preserve"> For this, they must have a </w:t>
      </w:r>
      <w:r w:rsidRPr="00A264CB">
        <w:rPr>
          <w:rFonts w:ascii="Times New Roman" w:hAnsi="Times New Roman" w:cs="Times New Roman"/>
        </w:rPr>
        <w:t>clear</w:t>
      </w:r>
      <w:r w:rsidR="00C928A8">
        <w:rPr>
          <w:rFonts w:ascii="Times New Roman" w:hAnsi="Times New Roman" w:cs="Times New Roman"/>
        </w:rPr>
        <w:t xml:space="preserve">picture </w:t>
      </w:r>
      <w:r w:rsidRPr="00A264CB">
        <w:rPr>
          <w:rFonts w:ascii="Times New Roman" w:hAnsi="Times New Roman" w:cs="Times New Roman"/>
        </w:rPr>
        <w:t>of</w:t>
      </w:r>
      <w:r w:rsidR="00C928A8">
        <w:rPr>
          <w:rFonts w:ascii="Times New Roman" w:hAnsi="Times New Roman" w:cs="Times New Roman"/>
        </w:rPr>
        <w:t xml:space="preserve"> the</w:t>
      </w:r>
      <w:r w:rsidRPr="00A264CB">
        <w:rPr>
          <w:rFonts w:ascii="Times New Roman" w:hAnsi="Times New Roman" w:cs="Times New Roman"/>
        </w:rPr>
        <w:t>organization</w:t>
      </w:r>
      <w:r w:rsidR="00C928A8">
        <w:rPr>
          <w:rFonts w:ascii="Times New Roman" w:hAnsi="Times New Roman" w:cs="Times New Roman"/>
        </w:rPr>
        <w:t>’s</w:t>
      </w:r>
      <w:r w:rsidR="00E302A3" w:rsidRPr="00A264CB">
        <w:rPr>
          <w:rFonts w:ascii="Times New Roman" w:hAnsi="Times New Roman" w:cs="Times New Roman"/>
        </w:rPr>
        <w:t xml:space="preserve"> mission and vision. </w:t>
      </w:r>
      <w:r w:rsidRPr="00A264CB">
        <w:rPr>
          <w:rFonts w:ascii="Times New Roman" w:hAnsi="Times New Roman" w:cs="Times New Roman"/>
        </w:rPr>
        <w:t xml:space="preserve">They must have </w:t>
      </w:r>
      <w:r w:rsidR="00C928A8">
        <w:rPr>
          <w:rFonts w:ascii="Times New Roman" w:hAnsi="Times New Roman" w:cs="Times New Roman"/>
        </w:rPr>
        <w:t>an</w:t>
      </w:r>
      <w:r w:rsidRPr="00A264CB">
        <w:rPr>
          <w:rFonts w:ascii="Times New Roman" w:hAnsi="Times New Roman" w:cs="Times New Roman"/>
        </w:rPr>
        <w:t xml:space="preserve"> understating of all the skills that will be required for working in </w:t>
      </w:r>
      <w:r w:rsidR="00043F31" w:rsidRPr="00A264CB">
        <w:rPr>
          <w:rFonts w:ascii="Times New Roman" w:hAnsi="Times New Roman" w:cs="Times New Roman"/>
        </w:rPr>
        <w:t xml:space="preserve">an organization and </w:t>
      </w:r>
      <w:r w:rsidR="00C928A8">
        <w:rPr>
          <w:rFonts w:ascii="Times New Roman" w:hAnsi="Times New Roman" w:cs="Times New Roman"/>
        </w:rPr>
        <w:t xml:space="preserve">attaining </w:t>
      </w:r>
      <w:r w:rsidR="00043F31" w:rsidRPr="00A264CB">
        <w:rPr>
          <w:rFonts w:ascii="Times New Roman" w:hAnsi="Times New Roman" w:cs="Times New Roman"/>
        </w:rPr>
        <w:t xml:space="preserve">success. In this way, they can be </w:t>
      </w:r>
      <w:r w:rsidR="003F79AE" w:rsidRPr="00A264CB">
        <w:rPr>
          <w:rFonts w:ascii="Times New Roman" w:hAnsi="Times New Roman" w:cs="Times New Roman"/>
        </w:rPr>
        <w:t>competitive</w:t>
      </w:r>
      <w:r w:rsidR="00043F31" w:rsidRPr="00A264CB">
        <w:rPr>
          <w:rFonts w:ascii="Times New Roman" w:hAnsi="Times New Roman" w:cs="Times New Roman"/>
        </w:rPr>
        <w:t xml:space="preserve"> and </w:t>
      </w:r>
      <w:r w:rsidR="003F79AE" w:rsidRPr="00A264CB">
        <w:rPr>
          <w:rFonts w:ascii="Times New Roman" w:hAnsi="Times New Roman" w:cs="Times New Roman"/>
        </w:rPr>
        <w:t>fulfill</w:t>
      </w:r>
      <w:r w:rsidR="00043F31" w:rsidRPr="00A264CB">
        <w:rPr>
          <w:rFonts w:ascii="Times New Roman" w:hAnsi="Times New Roman" w:cs="Times New Roman"/>
        </w:rPr>
        <w:t xml:space="preserve"> the changing needs of organizations</w:t>
      </w:r>
      <w:r w:rsidR="001C1E45" w:rsidRPr="00A264CB">
        <w:rPr>
          <w:rFonts w:ascii="Times New Roman" w:hAnsi="Times New Roman" w:cs="Times New Roman"/>
        </w:rPr>
        <w:fldChar w:fldCharType="begin"/>
      </w:r>
      <w:r w:rsidR="00BD6058" w:rsidRPr="00A264CB">
        <w:rPr>
          <w:rFonts w:ascii="Times New Roman" w:hAnsi="Times New Roman" w:cs="Times New Roman"/>
        </w:rPr>
        <w:instrText xml:space="preserve"> ADDIN ZOTERO_ITEM CSL_CITATION {"citationID":"IizBM64A","properties":{"formattedCitation":"(Noe, Hollenbeck, Gerhart, &amp; Wright, 2017)","plainCitation":"(Noe, Hollenbeck, Gerhart, &amp; Wright, 2017)","noteIndex":0},"citationItems":[{"id":42,"uris":["http://zotero.org/users/local/wY2D8D5E/items/FXHW7ENL"],"uri":["http://zotero.org/users/local/wY2D8D5E/items/FXHW7ENL"],"itemData":{"id":42,"type":"book","title":"Human resource management: Gaining a competitive advantage","publisher":"McGraw-Hill Education New York, NY","ISBN":"1-259-25506-9","author":[{"family":"Noe","given":"Raymond A."},{"family":"Hollenbeck","given":"John R."},{"family":"Gerhart","given":"Barry"},{"family":"Wright","given":"Patrick M."}],"issued":{"date-parts":[["2017"]]}}}],"schema":"https://github.com/citation-style-language/schema/raw/master/csl-citation.json"} </w:instrText>
      </w:r>
      <w:r w:rsidR="001C1E45" w:rsidRPr="00A264CB">
        <w:rPr>
          <w:rFonts w:ascii="Times New Roman" w:hAnsi="Times New Roman" w:cs="Times New Roman"/>
        </w:rPr>
        <w:fldChar w:fldCharType="separate"/>
      </w:r>
      <w:r w:rsidR="00BD6058" w:rsidRPr="00A264CB">
        <w:rPr>
          <w:rFonts w:ascii="Times New Roman" w:hAnsi="Times New Roman" w:cs="Times New Roman"/>
        </w:rPr>
        <w:t>(Noe, Hollenbeck, Gerhart, &amp; Wright, 2017)</w:t>
      </w:r>
      <w:r w:rsidR="001C1E45" w:rsidRPr="00A264CB">
        <w:rPr>
          <w:rFonts w:ascii="Times New Roman" w:hAnsi="Times New Roman" w:cs="Times New Roman"/>
        </w:rPr>
        <w:fldChar w:fldCharType="end"/>
      </w:r>
      <w:r w:rsidR="00043F31" w:rsidRPr="00A264CB">
        <w:rPr>
          <w:rFonts w:ascii="Times New Roman" w:hAnsi="Times New Roman" w:cs="Times New Roman"/>
        </w:rPr>
        <w:t xml:space="preserve">. </w:t>
      </w:r>
      <w:r w:rsidR="003F79AE" w:rsidRPr="00A264CB">
        <w:rPr>
          <w:rFonts w:ascii="Times New Roman" w:hAnsi="Times New Roman" w:cs="Times New Roman"/>
        </w:rPr>
        <w:t>Moreover</w:t>
      </w:r>
      <w:r w:rsidR="00043F31" w:rsidRPr="00A264CB">
        <w:rPr>
          <w:rFonts w:ascii="Times New Roman" w:hAnsi="Times New Roman" w:cs="Times New Roman"/>
        </w:rPr>
        <w:t xml:space="preserve">, </w:t>
      </w:r>
      <w:r w:rsidR="00AB7A31" w:rsidRPr="00A264CB">
        <w:rPr>
          <w:rFonts w:ascii="Times New Roman" w:hAnsi="Times New Roman" w:cs="Times New Roman"/>
        </w:rPr>
        <w:t xml:space="preserve">organizations must have significant strategies to be used for </w:t>
      </w:r>
      <w:r w:rsidR="00B31EE5" w:rsidRPr="00A264CB">
        <w:rPr>
          <w:rFonts w:ascii="Times New Roman" w:hAnsi="Times New Roman" w:cs="Times New Roman"/>
        </w:rPr>
        <w:t>c</w:t>
      </w:r>
      <w:r w:rsidR="00B35CC6" w:rsidRPr="00A264CB">
        <w:rPr>
          <w:rFonts w:ascii="Times New Roman" w:hAnsi="Times New Roman" w:cs="Times New Roman"/>
        </w:rPr>
        <w:t xml:space="preserve">ommunication </w:t>
      </w:r>
      <w:r w:rsidR="00B31EE5" w:rsidRPr="00A264CB">
        <w:rPr>
          <w:rFonts w:ascii="Times New Roman" w:hAnsi="Times New Roman" w:cs="Times New Roman"/>
        </w:rPr>
        <w:t xml:space="preserve">as it is the </w:t>
      </w:r>
      <w:r w:rsidR="00B35CC6" w:rsidRPr="00A264CB">
        <w:rPr>
          <w:rFonts w:ascii="Times New Roman" w:hAnsi="Times New Roman" w:cs="Times New Roman"/>
        </w:rPr>
        <w:t>lifeblood</w:t>
      </w:r>
      <w:r w:rsidR="00B31EE5" w:rsidRPr="00A264CB">
        <w:rPr>
          <w:rFonts w:ascii="Times New Roman" w:hAnsi="Times New Roman" w:cs="Times New Roman"/>
        </w:rPr>
        <w:t xml:space="preserve"> for the </w:t>
      </w:r>
      <w:r w:rsidR="00B35CC6" w:rsidRPr="00A264CB">
        <w:rPr>
          <w:rFonts w:ascii="Times New Roman" w:hAnsi="Times New Roman" w:cs="Times New Roman"/>
        </w:rPr>
        <w:t>organization</w:t>
      </w:r>
      <w:r w:rsidR="00B31EE5" w:rsidRPr="00A264CB">
        <w:rPr>
          <w:rFonts w:ascii="Times New Roman" w:hAnsi="Times New Roman" w:cs="Times New Roman"/>
        </w:rPr>
        <w:t>.</w:t>
      </w:r>
      <w:r w:rsidR="00E21DDC" w:rsidRPr="00A264CB">
        <w:rPr>
          <w:rFonts w:ascii="Times New Roman" w:hAnsi="Times New Roman" w:cs="Times New Roman"/>
        </w:rPr>
        <w:t xml:space="preserve">  In this way, employees will be able to </w:t>
      </w:r>
      <w:r w:rsidR="00A32B42" w:rsidRPr="00A264CB">
        <w:rPr>
          <w:rFonts w:ascii="Times New Roman" w:hAnsi="Times New Roman" w:cs="Times New Roman"/>
        </w:rPr>
        <w:t xml:space="preserve">have regular </w:t>
      </w:r>
      <w:r w:rsidR="00881E82" w:rsidRPr="00A264CB">
        <w:rPr>
          <w:rFonts w:ascii="Times New Roman" w:hAnsi="Times New Roman" w:cs="Times New Roman"/>
        </w:rPr>
        <w:t>communication</w:t>
      </w:r>
      <w:r w:rsidR="00A32B42" w:rsidRPr="00A264CB">
        <w:rPr>
          <w:rFonts w:ascii="Times New Roman" w:hAnsi="Times New Roman" w:cs="Times New Roman"/>
        </w:rPr>
        <w:t xml:space="preserve"> about pot</w:t>
      </w:r>
      <w:r w:rsidR="00881E82" w:rsidRPr="00A264CB">
        <w:rPr>
          <w:rFonts w:ascii="Times New Roman" w:hAnsi="Times New Roman" w:cs="Times New Roman"/>
        </w:rPr>
        <w:t>ential</w:t>
      </w:r>
      <w:r w:rsidR="00A32B42" w:rsidRPr="00A264CB">
        <w:rPr>
          <w:rFonts w:ascii="Times New Roman" w:hAnsi="Times New Roman" w:cs="Times New Roman"/>
        </w:rPr>
        <w:t xml:space="preserve"> and </w:t>
      </w:r>
      <w:r w:rsidR="00881E82" w:rsidRPr="00A264CB">
        <w:rPr>
          <w:rFonts w:ascii="Times New Roman" w:hAnsi="Times New Roman" w:cs="Times New Roman"/>
        </w:rPr>
        <w:t>existing</w:t>
      </w:r>
      <w:r w:rsidR="00A32B42" w:rsidRPr="00A264CB">
        <w:rPr>
          <w:rFonts w:ascii="Times New Roman" w:hAnsi="Times New Roman" w:cs="Times New Roman"/>
        </w:rPr>
        <w:t xml:space="preserve"> issues. </w:t>
      </w:r>
      <w:r w:rsidR="00EB4C00" w:rsidRPr="00A264CB">
        <w:rPr>
          <w:rFonts w:ascii="Times New Roman" w:hAnsi="Times New Roman" w:cs="Times New Roman"/>
        </w:rPr>
        <w:t xml:space="preserve">Managers can then provide them feedback and </w:t>
      </w:r>
      <w:r w:rsidR="00CD4854" w:rsidRPr="00A264CB">
        <w:rPr>
          <w:rFonts w:ascii="Times New Roman" w:hAnsi="Times New Roman" w:cs="Times New Roman"/>
        </w:rPr>
        <w:t>resolve</w:t>
      </w:r>
      <w:r w:rsidR="00EB4C00" w:rsidRPr="00A264CB">
        <w:rPr>
          <w:rFonts w:ascii="Times New Roman" w:hAnsi="Times New Roman" w:cs="Times New Roman"/>
        </w:rPr>
        <w:t xml:space="preserve"> issues</w:t>
      </w:r>
      <w:r w:rsidR="00C928A8">
        <w:rPr>
          <w:rFonts w:ascii="Times New Roman" w:hAnsi="Times New Roman" w:cs="Times New Roman"/>
        </w:rPr>
        <w:t xml:space="preserve"> timely</w:t>
      </w:r>
      <w:r w:rsidR="00EB4C00" w:rsidRPr="00A264CB">
        <w:rPr>
          <w:rFonts w:ascii="Times New Roman" w:hAnsi="Times New Roman" w:cs="Times New Roman"/>
        </w:rPr>
        <w:t xml:space="preserve">. </w:t>
      </w:r>
    </w:p>
    <w:p w:rsidR="00F83CF0" w:rsidRPr="00A264CB" w:rsidRDefault="00F83CF0" w:rsidP="00A264CB">
      <w:pPr>
        <w:ind w:firstLine="0"/>
        <w:rPr>
          <w:rFonts w:ascii="Times New Roman" w:hAnsi="Times New Roman" w:cs="Times New Roman"/>
          <w:color w:val="393939"/>
          <w:shd w:val="clear" w:color="auto" w:fill="F5F5F5"/>
        </w:rPr>
      </w:pPr>
    </w:p>
    <w:p w:rsidR="004A646F" w:rsidRPr="00A264CB" w:rsidRDefault="004A646F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DD0DEB" w:rsidRPr="00A264CB" w:rsidRDefault="00B23F07" w:rsidP="00A264CB">
      <w:pPr>
        <w:jc w:val="center"/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t>References</w:t>
      </w:r>
    </w:p>
    <w:p w:rsidR="00E765FE" w:rsidRPr="00E765FE" w:rsidRDefault="001C1E45" w:rsidP="00E765FE">
      <w:pPr>
        <w:pStyle w:val="Bibliography"/>
        <w:rPr>
          <w:rFonts w:ascii="Times New Roman" w:hAnsi="Times New Roman" w:cs="Times New Roman"/>
        </w:rPr>
      </w:pPr>
      <w:r w:rsidRPr="001C1E45">
        <w:fldChar w:fldCharType="begin"/>
      </w:r>
      <w:r w:rsidR="00B23F07" w:rsidRPr="00A264CB">
        <w:instrText xml:space="preserve"> ADDIN ZOTERO_BIBL {"uncited":[],"omitted":[],"custom":[]} CSL_BIBLIOGRAPHY </w:instrText>
      </w:r>
      <w:r w:rsidRPr="001C1E45">
        <w:fldChar w:fldCharType="separate"/>
      </w:r>
      <w:r w:rsidR="00E765FE" w:rsidRPr="00E765FE">
        <w:rPr>
          <w:rFonts w:ascii="Times New Roman" w:hAnsi="Times New Roman" w:cs="Times New Roman"/>
        </w:rPr>
        <w:t xml:space="preserve">Cascio. (2010). </w:t>
      </w:r>
      <w:r w:rsidR="00E765FE" w:rsidRPr="00E765FE">
        <w:rPr>
          <w:rFonts w:ascii="Times New Roman" w:hAnsi="Times New Roman" w:cs="Times New Roman"/>
          <w:i/>
          <w:iCs/>
        </w:rPr>
        <w:t>Managing Human Resources (Sie) 8E</w:t>
      </w:r>
      <w:r w:rsidR="00E765FE" w:rsidRPr="00E765FE">
        <w:rPr>
          <w:rFonts w:ascii="Times New Roman" w:hAnsi="Times New Roman" w:cs="Times New Roman"/>
        </w:rPr>
        <w:t>. Tata McGraw-Hill Education.</w:t>
      </w:r>
    </w:p>
    <w:p w:rsidR="00E765FE" w:rsidRPr="00E765FE" w:rsidRDefault="00E765FE" w:rsidP="00E765FE">
      <w:pPr>
        <w:pStyle w:val="Bibliography"/>
        <w:rPr>
          <w:rFonts w:ascii="Times New Roman" w:hAnsi="Times New Roman" w:cs="Times New Roman"/>
        </w:rPr>
      </w:pPr>
      <w:r w:rsidRPr="00E765FE">
        <w:rPr>
          <w:rFonts w:ascii="Times New Roman" w:hAnsi="Times New Roman" w:cs="Times New Roman"/>
        </w:rPr>
        <w:t xml:space="preserve">Noe, R. A., Hollenbeck, J. R., Gerhart, B., &amp; Wright, P. M. (2017). </w:t>
      </w:r>
      <w:r w:rsidRPr="00E765FE">
        <w:rPr>
          <w:rFonts w:ascii="Times New Roman" w:hAnsi="Times New Roman" w:cs="Times New Roman"/>
          <w:i/>
          <w:iCs/>
        </w:rPr>
        <w:t>Human resource management: Gaining a competitive advantage</w:t>
      </w:r>
      <w:r w:rsidRPr="00E765FE">
        <w:rPr>
          <w:rFonts w:ascii="Times New Roman" w:hAnsi="Times New Roman" w:cs="Times New Roman"/>
        </w:rPr>
        <w:t>. McGraw-Hill Education New York, NY.</w:t>
      </w:r>
    </w:p>
    <w:p w:rsidR="00E765FE" w:rsidRPr="00E765FE" w:rsidRDefault="00E765FE" w:rsidP="00E765FE">
      <w:pPr>
        <w:pStyle w:val="Bibliography"/>
        <w:rPr>
          <w:rFonts w:ascii="Times New Roman" w:hAnsi="Times New Roman" w:cs="Times New Roman"/>
        </w:rPr>
      </w:pPr>
      <w:r w:rsidRPr="00E765FE">
        <w:rPr>
          <w:rFonts w:ascii="Times New Roman" w:hAnsi="Times New Roman" w:cs="Times New Roman"/>
        </w:rPr>
        <w:t xml:space="preserve">Shields, J., Brown, M., Kaine, S., Dolle-Samuel, C., North-Samardzic, A., McLean, P., … Plimmer, G. (2015). </w:t>
      </w:r>
      <w:r w:rsidRPr="00E765FE">
        <w:rPr>
          <w:rFonts w:ascii="Times New Roman" w:hAnsi="Times New Roman" w:cs="Times New Roman"/>
          <w:i/>
          <w:iCs/>
        </w:rPr>
        <w:t>Managing employee performance &amp; reward: Concepts, practices, strategies</w:t>
      </w:r>
      <w:r w:rsidRPr="00E765FE">
        <w:rPr>
          <w:rFonts w:ascii="Times New Roman" w:hAnsi="Times New Roman" w:cs="Times New Roman"/>
        </w:rPr>
        <w:t>. Cambridge University Press.</w:t>
      </w:r>
    </w:p>
    <w:p w:rsidR="00E765FE" w:rsidRPr="00E765FE" w:rsidRDefault="00E765FE" w:rsidP="00E765FE">
      <w:pPr>
        <w:pStyle w:val="Bibliography"/>
        <w:rPr>
          <w:rFonts w:ascii="Times New Roman" w:hAnsi="Times New Roman" w:cs="Times New Roman"/>
        </w:rPr>
      </w:pPr>
      <w:r w:rsidRPr="00E765FE">
        <w:rPr>
          <w:rFonts w:ascii="Times New Roman" w:hAnsi="Times New Roman" w:cs="Times New Roman"/>
        </w:rPr>
        <w:t>TED. (2015). Why the best hire might not have the perfect resume | Regina Hartley. Retrieved from https://www.youtube.com/watch?v=jiDQDLnEXdA</w:t>
      </w:r>
    </w:p>
    <w:p w:rsidR="00CD4854" w:rsidRPr="00A264CB" w:rsidRDefault="001C1E45" w:rsidP="00A264CB">
      <w:pPr>
        <w:rPr>
          <w:rFonts w:ascii="Times New Roman" w:hAnsi="Times New Roman" w:cs="Times New Roman"/>
        </w:rPr>
      </w:pPr>
      <w:r w:rsidRPr="00A264CB">
        <w:rPr>
          <w:rFonts w:ascii="Times New Roman" w:hAnsi="Times New Roman" w:cs="Times New Roman"/>
        </w:rPr>
        <w:fldChar w:fldCharType="end"/>
      </w: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p w:rsidR="00CD4854" w:rsidRPr="00A264CB" w:rsidRDefault="00CD4854" w:rsidP="00A264CB">
      <w:pPr>
        <w:rPr>
          <w:rFonts w:ascii="Times New Roman" w:hAnsi="Times New Roman" w:cs="Times New Roman"/>
        </w:rPr>
      </w:pPr>
    </w:p>
    <w:sectPr w:rsidR="00CD4854" w:rsidRPr="00A264CB" w:rsidSect="001D2456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9E03A0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9E03A02" w16cid:durableId="208CCDFA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076D3" w:rsidRDefault="001076D3" w:rsidP="008F01E9">
      <w:pPr>
        <w:spacing w:line="240" w:lineRule="auto"/>
      </w:pPr>
      <w:r>
        <w:separator/>
      </w:r>
    </w:p>
  </w:endnote>
  <w:endnote w:type="continuationSeparator" w:id="1">
    <w:p w:rsidR="001076D3" w:rsidRDefault="001076D3" w:rsidP="008F01E9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076D3" w:rsidRDefault="001076D3" w:rsidP="008F01E9">
      <w:pPr>
        <w:spacing w:line="240" w:lineRule="auto"/>
      </w:pPr>
      <w:r>
        <w:separator/>
      </w:r>
    </w:p>
  </w:footnote>
  <w:footnote w:type="continuationSeparator" w:id="1">
    <w:p w:rsidR="001076D3" w:rsidRDefault="001076D3" w:rsidP="008F01E9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0568" w:rsidRPr="00A7206D" w:rsidRDefault="00B23F07">
    <w:pPr>
      <w:pStyle w:val="Header"/>
      <w:rPr>
        <w:rFonts w:ascii="Times New Roman" w:hAnsi="Times New Roman" w:cs="Times New Roman"/>
      </w:rPr>
    </w:pPr>
    <w:r>
      <w:rPr>
        <w:lang w:eastAsia="en-US"/>
      </w:rPr>
      <w:t>21</w:t>
    </w:r>
    <w:r w:rsidRPr="003C3933">
      <w:rPr>
        <w:vertAlign w:val="superscript"/>
        <w:lang w:eastAsia="en-US"/>
      </w:rPr>
      <w:t>st</w:t>
    </w:r>
    <w:r w:rsidRPr="003C3933">
      <w:rPr>
        <w:lang w:eastAsia="en-US"/>
      </w:rPr>
      <w:t>CENTURY MANAGEMENT</w:t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>
      <w:ptab w:relativeTo="margin" w:alignment="right" w:leader="none"/>
    </w:r>
    <w:r w:rsidR="001C1E45"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 w:rsidR="001C1E45">
      <w:rPr>
        <w:rStyle w:val="Strong"/>
      </w:rPr>
      <w:fldChar w:fldCharType="separate"/>
    </w:r>
    <w:r w:rsidR="002F3782">
      <w:rPr>
        <w:rStyle w:val="Strong"/>
        <w:noProof/>
      </w:rPr>
      <w:t>3</w:t>
    </w:r>
    <w:r w:rsidR="001C1E45">
      <w:rPr>
        <w:rStyle w:val="Strong"/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0568" w:rsidRPr="008B69FF" w:rsidRDefault="00B23F07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3C3933">
      <w:rPr>
        <w:lang w:eastAsia="en-US"/>
      </w:rPr>
      <w:t>21</w:t>
    </w:r>
    <w:r w:rsidR="003C3933" w:rsidRPr="003C3933">
      <w:rPr>
        <w:vertAlign w:val="superscript"/>
        <w:lang w:eastAsia="en-US"/>
      </w:rPr>
      <w:t>st</w:t>
    </w:r>
    <w:r w:rsidR="003C3933" w:rsidRPr="003C3933">
      <w:rPr>
        <w:lang w:eastAsia="en-US"/>
      </w:rPr>
      <w:t>CENTURY MANAGEMENT</w:t>
    </w:r>
    <w:r w:rsidR="003C3933" w:rsidRPr="003C3933"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>1</w:t>
    </w:r>
  </w:p>
  <w:p w:rsidR="00440568" w:rsidRPr="008B69FF" w:rsidRDefault="0044056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0E0346"/>
    <w:multiLevelType w:val="multilevel"/>
    <w:tmpl w:val="6228F2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1"/>
  </w:num>
  <w:num w:numId="14">
    <w:abstractNumId w:val="10"/>
  </w:num>
  <w:num w:numId="15">
    <w:abstractNumId w:val="13"/>
  </w:num>
  <w:num w:numId="16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Omair">
    <w15:presenceInfo w15:providerId="None" w15:userId="Omair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pos w:val="beneathText"/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IzMbKwNDUxsTQ3szRQ0lEKTi0uzszPAykwNKgFADezqRQtAAAA"/>
  </w:docVars>
  <w:rsids>
    <w:rsidRoot w:val="005C39B5"/>
    <w:rsid w:val="00015941"/>
    <w:rsid w:val="00023F9B"/>
    <w:rsid w:val="00043F31"/>
    <w:rsid w:val="0005396A"/>
    <w:rsid w:val="00061035"/>
    <w:rsid w:val="00061C3A"/>
    <w:rsid w:val="00086512"/>
    <w:rsid w:val="00090D19"/>
    <w:rsid w:val="00094D82"/>
    <w:rsid w:val="000A40AE"/>
    <w:rsid w:val="000A5E87"/>
    <w:rsid w:val="000A5FE3"/>
    <w:rsid w:val="000B55BF"/>
    <w:rsid w:val="000D3F41"/>
    <w:rsid w:val="000E5263"/>
    <w:rsid w:val="000E5C21"/>
    <w:rsid w:val="000F3869"/>
    <w:rsid w:val="000F7CDA"/>
    <w:rsid w:val="0010399C"/>
    <w:rsid w:val="001058E1"/>
    <w:rsid w:val="001076D3"/>
    <w:rsid w:val="0011025C"/>
    <w:rsid w:val="00124C25"/>
    <w:rsid w:val="00124CCE"/>
    <w:rsid w:val="00161203"/>
    <w:rsid w:val="001739B8"/>
    <w:rsid w:val="00181AA9"/>
    <w:rsid w:val="0018772D"/>
    <w:rsid w:val="001A686D"/>
    <w:rsid w:val="001C1E45"/>
    <w:rsid w:val="001D2456"/>
    <w:rsid w:val="001E2323"/>
    <w:rsid w:val="00212800"/>
    <w:rsid w:val="00222B5E"/>
    <w:rsid w:val="00222F01"/>
    <w:rsid w:val="00227007"/>
    <w:rsid w:val="0023198C"/>
    <w:rsid w:val="002341BE"/>
    <w:rsid w:val="00234293"/>
    <w:rsid w:val="00242B0B"/>
    <w:rsid w:val="002640AB"/>
    <w:rsid w:val="00275A56"/>
    <w:rsid w:val="0028027E"/>
    <w:rsid w:val="00285694"/>
    <w:rsid w:val="0029354A"/>
    <w:rsid w:val="002A1676"/>
    <w:rsid w:val="002A1E00"/>
    <w:rsid w:val="002D3BF0"/>
    <w:rsid w:val="002E7A1A"/>
    <w:rsid w:val="002F170D"/>
    <w:rsid w:val="002F3782"/>
    <w:rsid w:val="0030677A"/>
    <w:rsid w:val="003079E0"/>
    <w:rsid w:val="00307D2D"/>
    <w:rsid w:val="0032447C"/>
    <w:rsid w:val="00325024"/>
    <w:rsid w:val="00325707"/>
    <w:rsid w:val="00355DCA"/>
    <w:rsid w:val="00375790"/>
    <w:rsid w:val="00396741"/>
    <w:rsid w:val="003967A0"/>
    <w:rsid w:val="003A34A8"/>
    <w:rsid w:val="003B5824"/>
    <w:rsid w:val="003C3933"/>
    <w:rsid w:val="003D3885"/>
    <w:rsid w:val="003D3D2B"/>
    <w:rsid w:val="003F79AE"/>
    <w:rsid w:val="00407EF6"/>
    <w:rsid w:val="00421828"/>
    <w:rsid w:val="0042442B"/>
    <w:rsid w:val="0043215F"/>
    <w:rsid w:val="00440568"/>
    <w:rsid w:val="00447A3B"/>
    <w:rsid w:val="00465A98"/>
    <w:rsid w:val="004724D7"/>
    <w:rsid w:val="0048223D"/>
    <w:rsid w:val="00493726"/>
    <w:rsid w:val="004A646F"/>
    <w:rsid w:val="004A741F"/>
    <w:rsid w:val="004C17FD"/>
    <w:rsid w:val="004E4C89"/>
    <w:rsid w:val="00506226"/>
    <w:rsid w:val="005076D3"/>
    <w:rsid w:val="0051485B"/>
    <w:rsid w:val="005211E4"/>
    <w:rsid w:val="005267BA"/>
    <w:rsid w:val="00551A02"/>
    <w:rsid w:val="0055224F"/>
    <w:rsid w:val="005534FA"/>
    <w:rsid w:val="005577C3"/>
    <w:rsid w:val="0056096C"/>
    <w:rsid w:val="00562A31"/>
    <w:rsid w:val="00586FD4"/>
    <w:rsid w:val="005949EB"/>
    <w:rsid w:val="00597601"/>
    <w:rsid w:val="005B3A43"/>
    <w:rsid w:val="005B47AB"/>
    <w:rsid w:val="005B6F3D"/>
    <w:rsid w:val="005C1B4C"/>
    <w:rsid w:val="005C237B"/>
    <w:rsid w:val="005C39B5"/>
    <w:rsid w:val="005D3A03"/>
    <w:rsid w:val="005D4174"/>
    <w:rsid w:val="00603127"/>
    <w:rsid w:val="00606580"/>
    <w:rsid w:val="00635B4A"/>
    <w:rsid w:val="006449EA"/>
    <w:rsid w:val="00646382"/>
    <w:rsid w:val="00654CDC"/>
    <w:rsid w:val="0068032B"/>
    <w:rsid w:val="00691FD0"/>
    <w:rsid w:val="00692D73"/>
    <w:rsid w:val="00692E19"/>
    <w:rsid w:val="00696DEA"/>
    <w:rsid w:val="006B0491"/>
    <w:rsid w:val="006E4508"/>
    <w:rsid w:val="00702524"/>
    <w:rsid w:val="00706033"/>
    <w:rsid w:val="007070CE"/>
    <w:rsid w:val="00726ACA"/>
    <w:rsid w:val="007437E1"/>
    <w:rsid w:val="0075615E"/>
    <w:rsid w:val="007625F5"/>
    <w:rsid w:val="00771D12"/>
    <w:rsid w:val="007831ED"/>
    <w:rsid w:val="007A4D98"/>
    <w:rsid w:val="007B3A85"/>
    <w:rsid w:val="007C31CA"/>
    <w:rsid w:val="007F064E"/>
    <w:rsid w:val="007F401B"/>
    <w:rsid w:val="008002C0"/>
    <w:rsid w:val="00806624"/>
    <w:rsid w:val="0081026A"/>
    <w:rsid w:val="00871AAD"/>
    <w:rsid w:val="00881E82"/>
    <w:rsid w:val="00896112"/>
    <w:rsid w:val="008B0308"/>
    <w:rsid w:val="008B69FF"/>
    <w:rsid w:val="008C0469"/>
    <w:rsid w:val="008C5323"/>
    <w:rsid w:val="008D477A"/>
    <w:rsid w:val="008E1A72"/>
    <w:rsid w:val="008E393A"/>
    <w:rsid w:val="008E7427"/>
    <w:rsid w:val="008F01E9"/>
    <w:rsid w:val="0090017A"/>
    <w:rsid w:val="00932BF4"/>
    <w:rsid w:val="009448C7"/>
    <w:rsid w:val="00946B6E"/>
    <w:rsid w:val="00952371"/>
    <w:rsid w:val="00952995"/>
    <w:rsid w:val="009640C5"/>
    <w:rsid w:val="00965668"/>
    <w:rsid w:val="00986F19"/>
    <w:rsid w:val="009930D1"/>
    <w:rsid w:val="00994E07"/>
    <w:rsid w:val="009A090D"/>
    <w:rsid w:val="009A15B4"/>
    <w:rsid w:val="009A6A3B"/>
    <w:rsid w:val="009D1418"/>
    <w:rsid w:val="009E39FE"/>
    <w:rsid w:val="009E3E2E"/>
    <w:rsid w:val="009F3AD9"/>
    <w:rsid w:val="00A01CCD"/>
    <w:rsid w:val="00A02B00"/>
    <w:rsid w:val="00A14340"/>
    <w:rsid w:val="00A264CB"/>
    <w:rsid w:val="00A32B42"/>
    <w:rsid w:val="00A3538E"/>
    <w:rsid w:val="00A35400"/>
    <w:rsid w:val="00A42F70"/>
    <w:rsid w:val="00A7206D"/>
    <w:rsid w:val="00A72221"/>
    <w:rsid w:val="00A8306B"/>
    <w:rsid w:val="00A83DC5"/>
    <w:rsid w:val="00AA3CAF"/>
    <w:rsid w:val="00AB10EA"/>
    <w:rsid w:val="00AB46DA"/>
    <w:rsid w:val="00AB7A31"/>
    <w:rsid w:val="00AD39E9"/>
    <w:rsid w:val="00AD6827"/>
    <w:rsid w:val="00AE447A"/>
    <w:rsid w:val="00AE7D4F"/>
    <w:rsid w:val="00AF6614"/>
    <w:rsid w:val="00B02434"/>
    <w:rsid w:val="00B108D9"/>
    <w:rsid w:val="00B1570C"/>
    <w:rsid w:val="00B23F07"/>
    <w:rsid w:val="00B31EE5"/>
    <w:rsid w:val="00B35CC6"/>
    <w:rsid w:val="00B41B65"/>
    <w:rsid w:val="00B53B16"/>
    <w:rsid w:val="00B67D89"/>
    <w:rsid w:val="00B71614"/>
    <w:rsid w:val="00B75A98"/>
    <w:rsid w:val="00B823AA"/>
    <w:rsid w:val="00B83DAA"/>
    <w:rsid w:val="00B915BF"/>
    <w:rsid w:val="00BA0B10"/>
    <w:rsid w:val="00BA45DB"/>
    <w:rsid w:val="00BA647C"/>
    <w:rsid w:val="00BD0880"/>
    <w:rsid w:val="00BD38D1"/>
    <w:rsid w:val="00BD6058"/>
    <w:rsid w:val="00BD6A80"/>
    <w:rsid w:val="00BF4184"/>
    <w:rsid w:val="00BF7FF0"/>
    <w:rsid w:val="00C0151E"/>
    <w:rsid w:val="00C0601E"/>
    <w:rsid w:val="00C31D30"/>
    <w:rsid w:val="00C5058F"/>
    <w:rsid w:val="00C6414F"/>
    <w:rsid w:val="00C92039"/>
    <w:rsid w:val="00C928A8"/>
    <w:rsid w:val="00C95C69"/>
    <w:rsid w:val="00CA00EF"/>
    <w:rsid w:val="00CB05B3"/>
    <w:rsid w:val="00CB40E2"/>
    <w:rsid w:val="00CB6297"/>
    <w:rsid w:val="00CD4854"/>
    <w:rsid w:val="00CD52F5"/>
    <w:rsid w:val="00CD6E39"/>
    <w:rsid w:val="00CD6EDF"/>
    <w:rsid w:val="00CF11DF"/>
    <w:rsid w:val="00CF145E"/>
    <w:rsid w:val="00CF6E91"/>
    <w:rsid w:val="00D00385"/>
    <w:rsid w:val="00D10DDE"/>
    <w:rsid w:val="00D13ECA"/>
    <w:rsid w:val="00D201B6"/>
    <w:rsid w:val="00D25315"/>
    <w:rsid w:val="00D5356F"/>
    <w:rsid w:val="00D65E72"/>
    <w:rsid w:val="00D85B68"/>
    <w:rsid w:val="00D9063B"/>
    <w:rsid w:val="00D9730D"/>
    <w:rsid w:val="00DC09C5"/>
    <w:rsid w:val="00DD0DEB"/>
    <w:rsid w:val="00DD5CEA"/>
    <w:rsid w:val="00E10A0A"/>
    <w:rsid w:val="00E12357"/>
    <w:rsid w:val="00E21DDC"/>
    <w:rsid w:val="00E25F10"/>
    <w:rsid w:val="00E302A3"/>
    <w:rsid w:val="00E44478"/>
    <w:rsid w:val="00E56282"/>
    <w:rsid w:val="00E6004D"/>
    <w:rsid w:val="00E60C38"/>
    <w:rsid w:val="00E70308"/>
    <w:rsid w:val="00E725D8"/>
    <w:rsid w:val="00E72CE8"/>
    <w:rsid w:val="00E765FE"/>
    <w:rsid w:val="00E81978"/>
    <w:rsid w:val="00E83CD9"/>
    <w:rsid w:val="00E960F9"/>
    <w:rsid w:val="00EA1F22"/>
    <w:rsid w:val="00EA22CF"/>
    <w:rsid w:val="00EB0641"/>
    <w:rsid w:val="00EB4C00"/>
    <w:rsid w:val="00ED5C24"/>
    <w:rsid w:val="00EE35C0"/>
    <w:rsid w:val="00EE5314"/>
    <w:rsid w:val="00EF1D06"/>
    <w:rsid w:val="00F045AC"/>
    <w:rsid w:val="00F168B5"/>
    <w:rsid w:val="00F17E59"/>
    <w:rsid w:val="00F343D9"/>
    <w:rsid w:val="00F379B7"/>
    <w:rsid w:val="00F404D9"/>
    <w:rsid w:val="00F525FA"/>
    <w:rsid w:val="00F558AA"/>
    <w:rsid w:val="00F56AC2"/>
    <w:rsid w:val="00F8285A"/>
    <w:rsid w:val="00F83CF0"/>
    <w:rsid w:val="00F92FBB"/>
    <w:rsid w:val="00FB08D1"/>
    <w:rsid w:val="00FE66CC"/>
    <w:rsid w:val="00FF2002"/>
    <w:rsid w:val="00FF43B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semiHidden="0" w:uiPriority="18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rsid w:val="001D2456"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rsid w:val="001D2456"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1D2456"/>
    <w:rPr>
      <w:kern w:val="24"/>
    </w:rPr>
  </w:style>
  <w:style w:type="character" w:styleId="Strong">
    <w:name w:val="Strong"/>
    <w:basedOn w:val="DefaultParagraphFont"/>
    <w:uiPriority w:val="22"/>
    <w:unhideWhenUsed/>
    <w:qFormat/>
    <w:rsid w:val="001D2456"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rsid w:val="001D2456"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sid w:val="001D2456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sid w:val="001D2456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rsid w:val="001D2456"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sid w:val="001D2456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rsid w:val="001D2456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1D2456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D2456"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1D2456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1D2456"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1D2456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1D2456"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1D2456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1D2456"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1D2456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1D2456"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1D2456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1D2456"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1D2456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1D2456"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24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2456"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1D2456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1D2456"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1D2456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1D2456"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1D2456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rsid w:val="001D2456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Light1">
    <w:name w:val="Table Grid Light1"/>
    <w:basedOn w:val="TableNormal"/>
    <w:uiPriority w:val="40"/>
    <w:rsid w:val="001D2456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sid w:val="001D2456"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D2456"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1D2456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1D2456"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1D2456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1D2456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1D2456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1D2456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1D2456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1D2456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1D2456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1D2456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1D2456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1D2456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rsid w:val="001D2456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1D2456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1D2456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1D2456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1D2456"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rsid w:val="001D2456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1D2456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1D2456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1D2456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1D2456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1D2456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1D2456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1D2456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1D2456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1D2456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rsid w:val="001D2456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1D2456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1D2456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1D2456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1D2456"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1D2456"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1D245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1D2456"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sid w:val="001D2456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1D2456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1D2456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1D2456"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1D2456"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1D2456"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1D2456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1D2456"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rsid w:val="001D2456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1D2456"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1D2456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1D2456"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rsid w:val="001D2456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D2456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1D2456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1D2456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1D2456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1D2456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1D2456"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sid w:val="001D2456"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sid w:val="001D2456"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rsid w:val="001D2456"/>
    <w:pPr>
      <w:spacing w:before="240"/>
      <w:ind w:firstLine="0"/>
      <w:contextualSpacing/>
    </w:pPr>
  </w:style>
  <w:style w:type="table" w:customStyle="1" w:styleId="PlainTable11">
    <w:name w:val="Plain Table 1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B9FC3BC3-1970-49B0-BEE0-F9C32F860F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634</Words>
  <Characters>9315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Daud</cp:lastModifiedBy>
  <cp:revision>2</cp:revision>
  <dcterms:created xsi:type="dcterms:W3CDTF">2019-05-20T15:04:00Z</dcterms:created>
  <dcterms:modified xsi:type="dcterms:W3CDTF">2019-05-20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UkzmgMQ1"/&gt;&lt;style id="http://www.zotero.org/styles/apa" locale="en-US" hasBibliography="1" bibliographyStyleHasBeenSet="1"/&gt;&lt;prefs&gt;&lt;pref name="fieldType" value="Field"/&gt;&lt;/prefs&gt;&lt;/data&gt;</vt:lpwstr>
  </property>
</Properties>
</file>